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AE768" w14:textId="54B330C5" w:rsidR="00CE7402" w:rsidRPr="002226D2" w:rsidRDefault="00551D82" w:rsidP="002B703F">
      <w:pPr>
        <w:rPr>
          <w:color w:val="000000"/>
        </w:rPr>
      </w:pPr>
      <w:r w:rsidRPr="002226D2">
        <w:rPr>
          <w:b/>
          <w:color w:val="000000"/>
        </w:rPr>
        <w:t>TITLE:</w:t>
      </w:r>
      <w:r w:rsidRPr="002226D2">
        <w:rPr>
          <w:color w:val="000000"/>
        </w:rPr>
        <w:t xml:space="preserve"> </w:t>
      </w:r>
      <w:bookmarkStart w:id="0" w:name="_Hlk59802852"/>
    </w:p>
    <w:p w14:paraId="06C0C87E" w14:textId="3E41BC78" w:rsidR="006E4797" w:rsidRPr="002226D2" w:rsidRDefault="0066171E" w:rsidP="002B703F">
      <w:pPr>
        <w:pBdr>
          <w:top w:val="nil"/>
          <w:left w:val="nil"/>
          <w:bottom w:val="nil"/>
          <w:right w:val="nil"/>
          <w:between w:val="nil"/>
        </w:pBdr>
        <w:rPr>
          <w:b/>
        </w:rPr>
      </w:pPr>
      <w:bookmarkStart w:id="1" w:name="_Hlk74075952"/>
      <w:r w:rsidRPr="002226D2">
        <w:rPr>
          <w:b/>
          <w:lang w:eastAsia="zh-CN"/>
        </w:rPr>
        <w:t>Three</w:t>
      </w:r>
      <w:r w:rsidRPr="002226D2">
        <w:rPr>
          <w:b/>
        </w:rPr>
        <w:t xml:space="preserve"> </w:t>
      </w:r>
      <w:r w:rsidR="00A5163F" w:rsidRPr="002226D2">
        <w:rPr>
          <w:b/>
        </w:rPr>
        <w:t>differential expression analysis</w:t>
      </w:r>
      <w:r w:rsidR="008B122F" w:rsidRPr="002226D2">
        <w:rPr>
          <w:b/>
        </w:rPr>
        <w:t xml:space="preserve"> methods</w:t>
      </w:r>
      <w:r w:rsidR="00041659" w:rsidRPr="002226D2">
        <w:rPr>
          <w:b/>
        </w:rPr>
        <w:t xml:space="preserve"> for RNA</w:t>
      </w:r>
      <w:r w:rsidR="000D475D" w:rsidRPr="002226D2">
        <w:rPr>
          <w:b/>
        </w:rPr>
        <w:t xml:space="preserve"> </w:t>
      </w:r>
      <w:r w:rsidR="00041659" w:rsidRPr="002226D2">
        <w:rPr>
          <w:b/>
        </w:rPr>
        <w:t>sequencing</w:t>
      </w:r>
      <w:r w:rsidRPr="002226D2">
        <w:rPr>
          <w:b/>
        </w:rPr>
        <w:t>:</w:t>
      </w:r>
      <w:r w:rsidR="008B122F" w:rsidRPr="002226D2">
        <w:rPr>
          <w:b/>
        </w:rPr>
        <w:t xml:space="preserve"> limma, EdgeR</w:t>
      </w:r>
      <w:bookmarkEnd w:id="0"/>
      <w:bookmarkEnd w:id="1"/>
      <w:r w:rsidR="000D475D" w:rsidRPr="002226D2">
        <w:rPr>
          <w:b/>
          <w:lang w:eastAsia="zh-CN"/>
        </w:rPr>
        <w:t>,</w:t>
      </w:r>
      <w:r w:rsidR="000D475D" w:rsidRPr="002226D2">
        <w:rPr>
          <w:b/>
        </w:rPr>
        <w:t xml:space="preserve"> DESeq2</w:t>
      </w:r>
      <w:r w:rsidR="008B122F" w:rsidRPr="002226D2">
        <w:rPr>
          <w:b/>
        </w:rPr>
        <w:t xml:space="preserve"> </w:t>
      </w:r>
    </w:p>
    <w:p w14:paraId="0E7415BE" w14:textId="4B617332" w:rsidR="008B122F" w:rsidRPr="002226D2" w:rsidRDefault="008B122F" w:rsidP="002B703F">
      <w:pPr>
        <w:rPr>
          <w:b/>
        </w:rPr>
      </w:pPr>
    </w:p>
    <w:p w14:paraId="66E24467" w14:textId="50D880A6" w:rsidR="00B34CC0" w:rsidRPr="002226D2" w:rsidRDefault="003E60A0" w:rsidP="002B703F">
      <w:r w:rsidRPr="002226D2">
        <w:rPr>
          <w:b/>
          <w:bCs/>
        </w:rPr>
        <w:t>AUTHORS:</w:t>
      </w:r>
      <w:r w:rsidRPr="002226D2">
        <w:br/>
      </w:r>
      <w:r w:rsidR="00B34CC0" w:rsidRPr="002226D2">
        <w:t>Shiyi Liu</w:t>
      </w:r>
      <w:r w:rsidR="00B34CC0" w:rsidRPr="002226D2">
        <w:rPr>
          <w:vertAlign w:val="superscript"/>
        </w:rPr>
        <w:t>1</w:t>
      </w:r>
      <w:r w:rsidRPr="002226D2">
        <w:rPr>
          <w:vertAlign w:val="superscript"/>
        </w:rPr>
        <w:t>*</w:t>
      </w:r>
      <w:r w:rsidR="00B34CC0" w:rsidRPr="002226D2">
        <w:t xml:space="preserve">, Zitao </w:t>
      </w:r>
      <w:r w:rsidR="00181919" w:rsidRPr="002226D2">
        <w:t>W</w:t>
      </w:r>
      <w:r w:rsidR="00B34CC0" w:rsidRPr="002226D2">
        <w:t>ang</w:t>
      </w:r>
      <w:r w:rsidR="00B34CC0" w:rsidRPr="002226D2">
        <w:rPr>
          <w:vertAlign w:val="superscript"/>
        </w:rPr>
        <w:t>1</w:t>
      </w:r>
      <w:r w:rsidRPr="002226D2">
        <w:rPr>
          <w:vertAlign w:val="superscript"/>
        </w:rPr>
        <w:t>*</w:t>
      </w:r>
      <w:r w:rsidR="00B34CC0" w:rsidRPr="002226D2">
        <w:t xml:space="preserve">, </w:t>
      </w:r>
      <w:r w:rsidR="00887A4D" w:rsidRPr="002226D2">
        <w:t>Ronghui Zhu</w:t>
      </w:r>
      <w:r w:rsidR="00887A4D" w:rsidRPr="002226D2">
        <w:rPr>
          <w:vertAlign w:val="superscript"/>
        </w:rPr>
        <w:t>1</w:t>
      </w:r>
      <w:r w:rsidR="00887A4D" w:rsidRPr="002226D2">
        <w:t xml:space="preserve">, </w:t>
      </w:r>
      <w:r w:rsidR="00B34CC0" w:rsidRPr="002226D2">
        <w:t>Feiyan Wang</w:t>
      </w:r>
      <w:r w:rsidR="00B34CC0" w:rsidRPr="002226D2">
        <w:rPr>
          <w:vertAlign w:val="superscript"/>
        </w:rPr>
        <w:t>2</w:t>
      </w:r>
      <w:r w:rsidR="00B34CC0" w:rsidRPr="002226D2">
        <w:t>, Yanxiang Cheng</w:t>
      </w:r>
      <w:r w:rsidR="00B34CC0" w:rsidRPr="002226D2">
        <w:rPr>
          <w:vertAlign w:val="superscript"/>
        </w:rPr>
        <w:t>1</w:t>
      </w:r>
      <w:r w:rsidR="00B34CC0" w:rsidRPr="002226D2">
        <w:t>, Yeqiang Liu</w:t>
      </w:r>
      <w:r w:rsidR="00B34CC0" w:rsidRPr="002226D2">
        <w:rPr>
          <w:vertAlign w:val="superscript"/>
        </w:rPr>
        <w:t>2</w:t>
      </w:r>
    </w:p>
    <w:p w14:paraId="31FB058C" w14:textId="77777777" w:rsidR="003E60A0" w:rsidRPr="002226D2" w:rsidRDefault="003E60A0" w:rsidP="002B703F">
      <w:pPr>
        <w:rPr>
          <w:rFonts w:eastAsia="等线"/>
          <w:color w:val="000000" w:themeColor="text1"/>
          <w:lang w:eastAsia="zh-CN"/>
        </w:rPr>
      </w:pPr>
    </w:p>
    <w:p w14:paraId="382851FA" w14:textId="45846487" w:rsidR="00B34CC0" w:rsidRPr="002226D2" w:rsidRDefault="00B34CC0" w:rsidP="002B703F">
      <w:r w:rsidRPr="002226D2">
        <w:rPr>
          <w:vertAlign w:val="superscript"/>
        </w:rPr>
        <w:t>1</w:t>
      </w:r>
      <w:r w:rsidRPr="002226D2">
        <w:t>Department of Obstetrics and Gynecology, Renmin Hospital of Wuhan University,</w:t>
      </w:r>
      <w:r w:rsidR="00C31628" w:rsidRPr="002226D2">
        <w:t xml:space="preserve"> Wuhan, Hubei Province, P.R.C.</w:t>
      </w:r>
    </w:p>
    <w:p w14:paraId="7DDDA8FA" w14:textId="63776AA4" w:rsidR="00B34CC0" w:rsidRPr="002226D2" w:rsidRDefault="00B34CC0" w:rsidP="002B703F">
      <w:r w:rsidRPr="002226D2">
        <w:rPr>
          <w:vertAlign w:val="superscript"/>
        </w:rPr>
        <w:t>2</w:t>
      </w:r>
      <w:r w:rsidRPr="002226D2">
        <w:t>Department of </w:t>
      </w:r>
      <w:r w:rsidR="00C31628" w:rsidRPr="002226D2">
        <w:t>P</w:t>
      </w:r>
      <w:r w:rsidRPr="002226D2">
        <w:t>athology, Shanghai Skin Disease Hospital, Tongji University School of Medicine</w:t>
      </w:r>
      <w:r w:rsidR="00C31628" w:rsidRPr="002226D2">
        <w:t>, Shanghai, Shanghai, P.R.C</w:t>
      </w:r>
    </w:p>
    <w:p w14:paraId="00BF7BA3" w14:textId="77777777" w:rsidR="003E60A0" w:rsidRPr="002226D2" w:rsidRDefault="003E60A0" w:rsidP="002B703F"/>
    <w:p w14:paraId="4CF6CA72" w14:textId="7D8D5FA9" w:rsidR="003E60A0" w:rsidRPr="002226D2" w:rsidRDefault="003E60A0" w:rsidP="002B703F">
      <w:pPr>
        <w:rPr>
          <w:rFonts w:eastAsia="等线"/>
          <w:color w:val="000000" w:themeColor="text1"/>
          <w:lang w:eastAsia="zh-CN"/>
        </w:rPr>
      </w:pPr>
      <w:r w:rsidRPr="002226D2">
        <w:rPr>
          <w:rFonts w:eastAsia="等线"/>
          <w:color w:val="000000" w:themeColor="text1"/>
          <w:lang w:eastAsia="zh-CN"/>
        </w:rPr>
        <w:t>Shiyi Liu and Zitao Wang contributed equally to this work.</w:t>
      </w:r>
    </w:p>
    <w:p w14:paraId="7B3A29D5" w14:textId="77777777" w:rsidR="0037511A" w:rsidRPr="002226D2" w:rsidRDefault="0037511A" w:rsidP="002B703F">
      <w:pPr>
        <w:rPr>
          <w:b/>
        </w:rPr>
      </w:pPr>
    </w:p>
    <w:p w14:paraId="11178F2C" w14:textId="34994050" w:rsidR="0083106A" w:rsidRPr="002226D2" w:rsidRDefault="0083106A" w:rsidP="002B703F">
      <w:pPr>
        <w:rPr>
          <w:rFonts w:eastAsia="等线"/>
          <w:color w:val="000000" w:themeColor="text1"/>
          <w:lang w:eastAsia="zh-CN"/>
        </w:rPr>
      </w:pPr>
      <w:r w:rsidRPr="002226D2">
        <w:rPr>
          <w:rFonts w:eastAsia="等线"/>
          <w:color w:val="000000"/>
          <w:lang w:eastAsia="zh-CN"/>
        </w:rPr>
        <w:t>Shiyi Liu</w:t>
      </w:r>
      <w:r w:rsidR="00CE7402" w:rsidRPr="002226D2">
        <w:rPr>
          <w:rFonts w:eastAsia="等线"/>
          <w:color w:val="000000" w:themeColor="text1"/>
          <w:lang w:eastAsia="zh-CN"/>
        </w:rPr>
        <w:t>,</w:t>
      </w:r>
      <w:r w:rsidRPr="002226D2">
        <w:rPr>
          <w:color w:val="000000" w:themeColor="text1"/>
          <w:lang w:eastAsia="zh-CN"/>
        </w:rPr>
        <w:t xml:space="preserve"> </w:t>
      </w:r>
      <w:hyperlink r:id="rId8" w:history="1">
        <w:r w:rsidRPr="002226D2">
          <w:rPr>
            <w:rFonts w:eastAsia="等线"/>
            <w:color w:val="000000" w:themeColor="text1"/>
            <w:lang w:eastAsia="zh-CN"/>
          </w:rPr>
          <w:t>shiyiliu@whu.edu.cn</w:t>
        </w:r>
      </w:hyperlink>
    </w:p>
    <w:p w14:paraId="666C69B4" w14:textId="30014612" w:rsidR="0083106A" w:rsidRPr="002226D2" w:rsidRDefault="0083106A" w:rsidP="002B703F">
      <w:pPr>
        <w:rPr>
          <w:rFonts w:eastAsia="等线"/>
          <w:color w:val="000000" w:themeColor="text1"/>
          <w:lang w:eastAsia="zh-CN"/>
        </w:rPr>
      </w:pPr>
      <w:r w:rsidRPr="002226D2">
        <w:rPr>
          <w:rFonts w:eastAsia="等线"/>
          <w:color w:val="000000" w:themeColor="text1"/>
          <w:lang w:eastAsia="zh-CN"/>
        </w:rPr>
        <w:t xml:space="preserve">Zitao </w:t>
      </w:r>
      <w:r w:rsidR="000273E9" w:rsidRPr="002226D2">
        <w:rPr>
          <w:rFonts w:eastAsia="等线"/>
          <w:color w:val="000000" w:themeColor="text1"/>
          <w:lang w:eastAsia="zh-CN"/>
        </w:rPr>
        <w:t>W</w:t>
      </w:r>
      <w:r w:rsidRPr="002226D2">
        <w:rPr>
          <w:rFonts w:eastAsia="等线"/>
          <w:color w:val="000000" w:themeColor="text1"/>
          <w:lang w:eastAsia="zh-CN"/>
        </w:rPr>
        <w:t>ang</w:t>
      </w:r>
      <w:r w:rsidR="00CE7402" w:rsidRPr="002226D2">
        <w:rPr>
          <w:rFonts w:eastAsia="等线"/>
          <w:color w:val="000000" w:themeColor="text1"/>
          <w:lang w:eastAsia="zh-CN"/>
        </w:rPr>
        <w:t>,</w:t>
      </w:r>
      <w:r w:rsidR="004D266B" w:rsidRPr="002226D2">
        <w:rPr>
          <w:rFonts w:eastAsia="等线"/>
          <w:color w:val="000000" w:themeColor="text1"/>
          <w:lang w:eastAsia="zh-CN"/>
        </w:rPr>
        <w:t xml:space="preserve"> </w:t>
      </w:r>
      <w:hyperlink r:id="rId9" w:history="1">
        <w:r w:rsidR="004D266B" w:rsidRPr="002226D2">
          <w:rPr>
            <w:rStyle w:val="a5"/>
            <w:rFonts w:eastAsia="等线"/>
            <w:color w:val="000000" w:themeColor="text1"/>
            <w:u w:val="none"/>
            <w:lang w:eastAsia="zh-CN"/>
          </w:rPr>
          <w:t>2020283020254@edu.cn</w:t>
        </w:r>
      </w:hyperlink>
    </w:p>
    <w:p w14:paraId="6FD9DF92" w14:textId="7E16A840" w:rsidR="00887A4D" w:rsidRPr="002226D2" w:rsidRDefault="00887A4D" w:rsidP="002B703F">
      <w:pPr>
        <w:rPr>
          <w:rFonts w:eastAsia="等线"/>
          <w:color w:val="000000" w:themeColor="text1"/>
          <w:lang w:eastAsia="zh-CN"/>
        </w:rPr>
      </w:pPr>
      <w:r w:rsidRPr="002226D2">
        <w:rPr>
          <w:rFonts w:eastAsia="等线"/>
          <w:color w:val="000000" w:themeColor="text1"/>
          <w:lang w:eastAsia="zh-CN"/>
        </w:rPr>
        <w:t>Ronghui Zhu,</w:t>
      </w:r>
      <w:r w:rsidR="004D266B" w:rsidRPr="002226D2">
        <w:rPr>
          <w:rFonts w:eastAsia="等线"/>
          <w:color w:val="000000" w:themeColor="text1"/>
          <w:lang w:eastAsia="zh-CN"/>
        </w:rPr>
        <w:t xml:space="preserve"> </w:t>
      </w:r>
      <w:hyperlink r:id="rId10" w:history="1">
        <w:r w:rsidR="004D266B" w:rsidRPr="002226D2">
          <w:rPr>
            <w:rStyle w:val="a5"/>
            <w:rFonts w:eastAsia="等线"/>
            <w:color w:val="000000" w:themeColor="text1"/>
            <w:u w:val="none"/>
            <w:lang w:eastAsia="zh-CN"/>
          </w:rPr>
          <w:t>2020283020243@whu.edu.cn</w:t>
        </w:r>
      </w:hyperlink>
    </w:p>
    <w:p w14:paraId="1CDF1C1E" w14:textId="42931D83" w:rsidR="0083106A" w:rsidRPr="002226D2" w:rsidRDefault="0083106A" w:rsidP="002B703F">
      <w:pPr>
        <w:rPr>
          <w:rFonts w:eastAsia="等线"/>
          <w:color w:val="000000" w:themeColor="text1"/>
          <w:lang w:eastAsia="zh-CN"/>
        </w:rPr>
      </w:pPr>
      <w:r w:rsidRPr="002226D2">
        <w:rPr>
          <w:rFonts w:eastAsia="等线"/>
          <w:color w:val="000000" w:themeColor="text1"/>
          <w:lang w:eastAsia="zh-CN"/>
        </w:rPr>
        <w:t>Feiyan Wang</w:t>
      </w:r>
      <w:r w:rsidR="00CE7402" w:rsidRPr="002226D2">
        <w:rPr>
          <w:rFonts w:eastAsia="等线"/>
          <w:color w:val="000000" w:themeColor="text1"/>
          <w:lang w:eastAsia="zh-CN"/>
        </w:rPr>
        <w:t>,</w:t>
      </w:r>
      <w:r w:rsidRPr="002226D2">
        <w:rPr>
          <w:rFonts w:eastAsia="等线"/>
          <w:color w:val="000000" w:themeColor="text1"/>
          <w:lang w:eastAsia="zh-CN"/>
        </w:rPr>
        <w:t xml:space="preserve"> </w:t>
      </w:r>
      <w:hyperlink r:id="rId11" w:history="1">
        <w:r w:rsidRPr="002226D2">
          <w:rPr>
            <w:rFonts w:eastAsia="等线"/>
            <w:color w:val="000000" w:themeColor="text1"/>
            <w:lang w:eastAsia="zh-CN"/>
          </w:rPr>
          <w:t>496128208@qq.com</w:t>
        </w:r>
      </w:hyperlink>
    </w:p>
    <w:p w14:paraId="5E2D700F" w14:textId="77777777" w:rsidR="003E60A0" w:rsidRPr="002226D2" w:rsidRDefault="003E60A0" w:rsidP="002B703F">
      <w:pPr>
        <w:rPr>
          <w:rFonts w:eastAsia="等线"/>
          <w:color w:val="000000" w:themeColor="text1"/>
          <w:lang w:eastAsia="zh-CN"/>
        </w:rPr>
      </w:pPr>
    </w:p>
    <w:p w14:paraId="09E69A30" w14:textId="691DA3ED" w:rsidR="004B327C" w:rsidRPr="002226D2" w:rsidRDefault="003E60A0" w:rsidP="002B703F">
      <w:pPr>
        <w:rPr>
          <w:rFonts w:eastAsia="等线"/>
          <w:b/>
          <w:bCs/>
          <w:color w:val="000000" w:themeColor="text1"/>
          <w:lang w:eastAsia="zh-CN"/>
        </w:rPr>
      </w:pPr>
      <w:r w:rsidRPr="002226D2">
        <w:rPr>
          <w:rFonts w:eastAsia="等线"/>
          <w:b/>
          <w:bCs/>
          <w:color w:val="000000" w:themeColor="text1"/>
          <w:lang w:eastAsia="zh-CN"/>
        </w:rPr>
        <w:t>CORRESPONDING AUTHORS:</w:t>
      </w:r>
    </w:p>
    <w:p w14:paraId="382293EE" w14:textId="18374BF3" w:rsidR="0083106A" w:rsidRPr="002226D2" w:rsidRDefault="0083106A" w:rsidP="002B703F">
      <w:pPr>
        <w:rPr>
          <w:rFonts w:eastAsia="等线"/>
          <w:color w:val="000000" w:themeColor="text1"/>
          <w:lang w:eastAsia="zh-CN"/>
        </w:rPr>
      </w:pPr>
      <w:r w:rsidRPr="002226D2">
        <w:rPr>
          <w:rFonts w:eastAsia="等线"/>
          <w:color w:val="000000" w:themeColor="text1"/>
          <w:lang w:eastAsia="zh-CN"/>
        </w:rPr>
        <w:t>Yanxiang Cheng</w:t>
      </w:r>
      <w:r w:rsidR="00CE7402" w:rsidRPr="002226D2">
        <w:rPr>
          <w:rFonts w:eastAsia="等线"/>
          <w:color w:val="000000" w:themeColor="text1"/>
          <w:lang w:eastAsia="zh-CN"/>
        </w:rPr>
        <w:t>,</w:t>
      </w:r>
      <w:r w:rsidRPr="002226D2">
        <w:rPr>
          <w:rFonts w:eastAsia="等线"/>
          <w:color w:val="000000" w:themeColor="text1"/>
          <w:lang w:eastAsia="zh-CN"/>
        </w:rPr>
        <w:t xml:space="preserve"> </w:t>
      </w:r>
      <w:hyperlink r:id="rId12" w:history="1">
        <w:r w:rsidRPr="002226D2">
          <w:rPr>
            <w:rFonts w:eastAsia="等线"/>
            <w:color w:val="000000" w:themeColor="text1"/>
            <w:lang w:eastAsia="zh-CN"/>
          </w:rPr>
          <w:t>yanxiangCheng@whu.edu.cn</w:t>
        </w:r>
      </w:hyperlink>
    </w:p>
    <w:p w14:paraId="1136561F" w14:textId="590AC55D" w:rsidR="0083106A" w:rsidRPr="002226D2" w:rsidRDefault="0083106A" w:rsidP="002B703F">
      <w:pPr>
        <w:rPr>
          <w:rFonts w:eastAsia="等线"/>
          <w:color w:val="000000"/>
          <w:lang w:eastAsia="zh-CN"/>
        </w:rPr>
      </w:pPr>
      <w:r w:rsidRPr="002226D2">
        <w:rPr>
          <w:rFonts w:eastAsia="等线"/>
          <w:color w:val="000000" w:themeColor="text1"/>
          <w:lang w:eastAsia="zh-CN"/>
        </w:rPr>
        <w:t>Yeqiang Liu</w:t>
      </w:r>
      <w:r w:rsidR="00CE7402" w:rsidRPr="002226D2">
        <w:rPr>
          <w:rFonts w:eastAsia="等线"/>
          <w:color w:val="000000" w:themeColor="text1"/>
          <w:lang w:eastAsia="zh-CN"/>
        </w:rPr>
        <w:t>,</w:t>
      </w:r>
      <w:r w:rsidRPr="002226D2">
        <w:rPr>
          <w:rFonts w:eastAsia="等线"/>
          <w:color w:val="000000" w:themeColor="text1"/>
          <w:lang w:eastAsia="zh-CN"/>
        </w:rPr>
        <w:t xml:space="preserve"> </w:t>
      </w:r>
      <w:r w:rsidR="0007168E" w:rsidRPr="0007168E">
        <w:t>1500156@tongji.edu.cn</w:t>
      </w:r>
    </w:p>
    <w:p w14:paraId="6153DC12" w14:textId="5D6D25BC" w:rsidR="0083106A" w:rsidRPr="002226D2" w:rsidRDefault="0083106A" w:rsidP="002B703F">
      <w:pPr>
        <w:pBdr>
          <w:top w:val="nil"/>
          <w:left w:val="nil"/>
          <w:bottom w:val="nil"/>
          <w:right w:val="nil"/>
          <w:between w:val="nil"/>
        </w:pBdr>
        <w:rPr>
          <w:color w:val="000000"/>
          <w:lang w:eastAsia="zh-CN"/>
        </w:rPr>
      </w:pPr>
    </w:p>
    <w:p w14:paraId="01069787" w14:textId="21250A4A" w:rsidR="006E4797" w:rsidRPr="002226D2" w:rsidRDefault="00551D82" w:rsidP="002B703F">
      <w:pPr>
        <w:rPr>
          <w:color w:val="808080"/>
        </w:rPr>
      </w:pPr>
      <w:r w:rsidRPr="002226D2">
        <w:rPr>
          <w:b/>
        </w:rPr>
        <w:t>SUMMARY:</w:t>
      </w:r>
      <w:r w:rsidRPr="002226D2">
        <w:t xml:space="preserve"> </w:t>
      </w:r>
    </w:p>
    <w:p w14:paraId="74EFC8D7" w14:textId="7207C94B" w:rsidR="006E4797" w:rsidRPr="002226D2" w:rsidRDefault="00861886" w:rsidP="002B703F">
      <w:r w:rsidRPr="002226D2">
        <w:rPr>
          <w:color w:val="000000"/>
        </w:rPr>
        <w:t xml:space="preserve">A </w:t>
      </w:r>
      <w:r w:rsidR="00C0455C" w:rsidRPr="002226D2">
        <w:rPr>
          <w:color w:val="000000"/>
        </w:rPr>
        <w:t>detailed protocol</w:t>
      </w:r>
      <w:r w:rsidRPr="002226D2">
        <w:rPr>
          <w:color w:val="000000"/>
        </w:rPr>
        <w:t xml:space="preserve"> of </w:t>
      </w:r>
      <w:r w:rsidR="00E45EA9" w:rsidRPr="002226D2">
        <w:rPr>
          <w:color w:val="000000"/>
        </w:rPr>
        <w:t>differential expression analysis methods</w:t>
      </w:r>
      <w:r w:rsidRPr="002226D2">
        <w:rPr>
          <w:color w:val="000000"/>
        </w:rPr>
        <w:t xml:space="preserve"> for RNA sequencing was provided</w:t>
      </w:r>
      <w:r w:rsidR="00E45EA9" w:rsidRPr="002226D2">
        <w:rPr>
          <w:color w:val="000000"/>
        </w:rPr>
        <w:t>: limma, EdgeR</w:t>
      </w:r>
      <w:r w:rsidR="00D622BF" w:rsidRPr="002226D2">
        <w:rPr>
          <w:color w:val="000000"/>
        </w:rPr>
        <w:t>, DESeq2.</w:t>
      </w:r>
    </w:p>
    <w:p w14:paraId="4E51C298" w14:textId="77777777" w:rsidR="00C31628" w:rsidRPr="002226D2" w:rsidRDefault="00C31628" w:rsidP="002B703F">
      <w:pPr>
        <w:rPr>
          <w:b/>
        </w:rPr>
      </w:pPr>
    </w:p>
    <w:p w14:paraId="2DF8E628" w14:textId="557D988A" w:rsidR="006E4797" w:rsidRPr="002226D2" w:rsidRDefault="00551D82" w:rsidP="002B703F">
      <w:pPr>
        <w:rPr>
          <w:color w:val="808080"/>
        </w:rPr>
      </w:pPr>
      <w:r w:rsidRPr="002226D2">
        <w:rPr>
          <w:b/>
        </w:rPr>
        <w:t>ABSTRACT:</w:t>
      </w:r>
    </w:p>
    <w:p w14:paraId="2D5D90B2" w14:textId="1AA786B2" w:rsidR="00DB4B52" w:rsidRPr="002226D2" w:rsidRDefault="007A1E0B" w:rsidP="002B703F">
      <w:r w:rsidRPr="002226D2">
        <w:t xml:space="preserve">RNA sequencing </w:t>
      </w:r>
      <w:r w:rsidRPr="002226D2">
        <w:rPr>
          <w:bCs/>
        </w:rPr>
        <w:t>(RNA-seq)</w:t>
      </w:r>
      <w:r w:rsidRPr="002226D2">
        <w:t xml:space="preserve"> is one of the most widely used </w:t>
      </w:r>
      <w:r w:rsidRPr="002226D2">
        <w:rPr>
          <w:bCs/>
        </w:rPr>
        <w:t>technologies</w:t>
      </w:r>
      <w:r w:rsidRPr="002226D2">
        <w:t xml:space="preserve"> in transcriptomics</w:t>
      </w:r>
      <w:r w:rsidR="00C31628" w:rsidRPr="002226D2">
        <w:t xml:space="preserve"> as it can</w:t>
      </w:r>
      <w:r w:rsidR="008B122F" w:rsidRPr="002226D2">
        <w:t xml:space="preserve"> reveal the </w:t>
      </w:r>
      <w:r w:rsidR="00D6442F" w:rsidRPr="002226D2">
        <w:t>relationship</w:t>
      </w:r>
      <w:r w:rsidR="008B122F" w:rsidRPr="002226D2">
        <w:t xml:space="preserve"> between the genetic </w:t>
      </w:r>
      <w:r w:rsidR="00D6442F" w:rsidRPr="002226D2">
        <w:t xml:space="preserve">alteration </w:t>
      </w:r>
      <w:r w:rsidR="008B122F" w:rsidRPr="002226D2">
        <w:t>and</w:t>
      </w:r>
      <w:r w:rsidR="009C4505" w:rsidRPr="002226D2">
        <w:rPr>
          <w:bCs/>
        </w:rPr>
        <w:t xml:space="preserve"> complex biological processes</w:t>
      </w:r>
      <w:bookmarkStart w:id="2" w:name="_Hlk74208044"/>
      <w:r w:rsidR="00C31628" w:rsidRPr="002226D2">
        <w:t xml:space="preserve"> and has </w:t>
      </w:r>
      <w:r w:rsidR="008B122F" w:rsidRPr="002226D2">
        <w:t>great value in</w:t>
      </w:r>
      <w:r w:rsidR="00D6442F" w:rsidRPr="002226D2">
        <w:t xml:space="preserve"> </w:t>
      </w:r>
      <w:r w:rsidR="00E1745E" w:rsidRPr="002226D2">
        <w:t xml:space="preserve">diagnostics, </w:t>
      </w:r>
      <w:r w:rsidR="00C31628" w:rsidRPr="002226D2">
        <w:t>prognostics,</w:t>
      </w:r>
      <w:r w:rsidR="00E1745E" w:rsidRPr="002226D2">
        <w:t xml:space="preserve"> and therapeutics</w:t>
      </w:r>
      <w:r w:rsidR="00D6442F" w:rsidRPr="002226D2">
        <w:t xml:space="preserve"> of tumors</w:t>
      </w:r>
      <w:r w:rsidR="008B122F" w:rsidRPr="002226D2">
        <w:t>.</w:t>
      </w:r>
      <w:bookmarkEnd w:id="2"/>
      <w:r w:rsidR="008B122F" w:rsidRPr="002226D2">
        <w:t xml:space="preserve"> </w:t>
      </w:r>
      <w:bookmarkStart w:id="3" w:name="_Hlk74135258"/>
      <w:r w:rsidR="00D622BF" w:rsidRPr="002226D2">
        <w:t xml:space="preserve">Differential analysis of RNA-seq data is crucial to identify aberrant transcriptions, </w:t>
      </w:r>
      <w:r w:rsidR="00C31628" w:rsidRPr="002226D2">
        <w:t>and</w:t>
      </w:r>
      <w:r w:rsidR="00D622BF" w:rsidRPr="002226D2">
        <w:t xml:space="preserve"> limma, EdgeR and DESeq2 are efficient tools for differential analysis. However, RNA-seq differential analysis requires certain skills </w:t>
      </w:r>
      <w:r w:rsidR="000B5A75">
        <w:t>with</w:t>
      </w:r>
      <w:r w:rsidR="00D622BF" w:rsidRPr="002226D2">
        <w:t xml:space="preserve"> R language and the </w:t>
      </w:r>
      <w:r w:rsidR="000B5A75">
        <w:t>ability</w:t>
      </w:r>
      <w:r w:rsidR="00D622BF" w:rsidRPr="002226D2">
        <w:t xml:space="preserve"> to choose </w:t>
      </w:r>
      <w:r w:rsidR="000B5A75">
        <w:t>an</w:t>
      </w:r>
      <w:r w:rsidR="00C31628" w:rsidRPr="002226D2">
        <w:t xml:space="preserve"> </w:t>
      </w:r>
      <w:r w:rsidR="00D622BF" w:rsidRPr="002226D2">
        <w:t xml:space="preserve">appropriate method, which is </w:t>
      </w:r>
      <w:r w:rsidR="00C31628" w:rsidRPr="002226D2">
        <w:t>lacking</w:t>
      </w:r>
      <w:r w:rsidR="00D622BF" w:rsidRPr="002226D2">
        <w:t xml:space="preserve"> in the curriculum of medical education</w:t>
      </w:r>
      <w:r w:rsidR="00DE328A" w:rsidRPr="002226D2">
        <w:t xml:space="preserve">. </w:t>
      </w:r>
      <w:bookmarkEnd w:id="3"/>
    </w:p>
    <w:p w14:paraId="0B456AA9" w14:textId="77777777" w:rsidR="00C31628" w:rsidRPr="002226D2" w:rsidRDefault="00C31628" w:rsidP="002B703F"/>
    <w:p w14:paraId="64E5227F" w14:textId="3C50877B" w:rsidR="005362ED" w:rsidRPr="002226D2" w:rsidRDefault="002B2736" w:rsidP="002B703F">
      <w:r w:rsidRPr="002226D2">
        <w:t>Herein</w:t>
      </w:r>
      <w:r w:rsidR="008B122F" w:rsidRPr="002226D2">
        <w:t>,</w:t>
      </w:r>
      <w:r w:rsidRPr="002226D2">
        <w:t xml:space="preserve"> we provide the detailed protocol to identify DEGs between cholangiocarcinoma (CHOL) and normal tissues through limma, </w:t>
      </w:r>
      <w:r w:rsidR="00BE3BB7" w:rsidRPr="002226D2">
        <w:t>DESeq2</w:t>
      </w:r>
      <w:r w:rsidRPr="002226D2">
        <w:t xml:space="preserve"> and EdgeR</w:t>
      </w:r>
      <w:r w:rsidR="00C31628" w:rsidRPr="002226D2">
        <w:t>,</w:t>
      </w:r>
      <w:r w:rsidRPr="002226D2">
        <w:t xml:space="preserve"> respectively, </w:t>
      </w:r>
      <w:r w:rsidR="008B122F" w:rsidRPr="002226D2">
        <w:t xml:space="preserve">and the results </w:t>
      </w:r>
      <w:r w:rsidR="00C31628" w:rsidRPr="002226D2">
        <w:t>are</w:t>
      </w:r>
      <w:r w:rsidR="008B122F" w:rsidRPr="002226D2">
        <w:t xml:space="preserve"> shown in </w:t>
      </w:r>
      <w:bookmarkStart w:id="4" w:name="_Hlk73297407"/>
      <w:r w:rsidR="00055567" w:rsidRPr="002226D2">
        <w:t>volcano plots and Venn diagrams</w:t>
      </w:r>
      <w:bookmarkEnd w:id="4"/>
      <w:r w:rsidR="008B122F" w:rsidRPr="002226D2">
        <w:t>.</w:t>
      </w:r>
      <w:r w:rsidR="006B338D" w:rsidRPr="002226D2">
        <w:t xml:space="preserve"> </w:t>
      </w:r>
      <w:r w:rsidR="00BF204D" w:rsidRPr="002226D2">
        <w:t xml:space="preserve">The three protocols of limma, </w:t>
      </w:r>
      <w:r w:rsidR="00BE3BB7" w:rsidRPr="002226D2">
        <w:t>DESeq2</w:t>
      </w:r>
      <w:r w:rsidR="00BF204D" w:rsidRPr="002226D2">
        <w:t xml:space="preserve"> and EdgeR </w:t>
      </w:r>
      <w:r w:rsidR="007126BF" w:rsidRPr="002226D2">
        <w:t xml:space="preserve">are </w:t>
      </w:r>
      <w:r w:rsidR="000B5A75" w:rsidRPr="002226D2">
        <w:t>similar but</w:t>
      </w:r>
      <w:r w:rsidR="007126BF" w:rsidRPr="002226D2">
        <w:t xml:space="preserve"> have</w:t>
      </w:r>
      <w:r w:rsidR="00BF204D" w:rsidRPr="002226D2">
        <w:t xml:space="preserve"> different steps among the processes of the analysis.</w:t>
      </w:r>
      <w:r w:rsidR="004959E4" w:rsidRPr="002226D2">
        <w:t xml:space="preserve"> </w:t>
      </w:r>
      <w:r w:rsidR="007D68A9" w:rsidRPr="002226D2">
        <w:t>For example</w:t>
      </w:r>
      <w:r w:rsidR="004959E4" w:rsidRPr="002226D2">
        <w:t xml:space="preserve">, </w:t>
      </w:r>
      <w:r w:rsidR="00C31628" w:rsidRPr="002226D2">
        <w:t xml:space="preserve">a </w:t>
      </w:r>
      <w:r w:rsidR="006B12E7" w:rsidRPr="002226D2">
        <w:t>linear model is used for statistics in limma, while the negative binomial distribution is used in edgeR and DESeq2</w:t>
      </w:r>
      <w:r w:rsidR="00C31628" w:rsidRPr="002226D2">
        <w:t>. Additionally,</w:t>
      </w:r>
      <w:r w:rsidR="006B12E7" w:rsidRPr="002226D2">
        <w:t xml:space="preserve"> the normalized RNA-seq count data is necessary for EdgeR and </w:t>
      </w:r>
      <w:bookmarkStart w:id="5" w:name="_Hlk74135422"/>
      <w:r w:rsidR="000B5A75" w:rsidRPr="002226D2">
        <w:t>limma but</w:t>
      </w:r>
      <w:r w:rsidR="006B12E7" w:rsidRPr="002226D2">
        <w:t xml:space="preserve"> </w:t>
      </w:r>
      <w:r w:rsidR="00FB6E87" w:rsidRPr="002226D2">
        <w:t xml:space="preserve">is not necessary for </w:t>
      </w:r>
      <w:r w:rsidR="006B12E7" w:rsidRPr="002226D2">
        <w:t>DESeq2.</w:t>
      </w:r>
      <w:bookmarkEnd w:id="5"/>
    </w:p>
    <w:p w14:paraId="07E93AB2" w14:textId="77777777" w:rsidR="00C31628" w:rsidRPr="002226D2" w:rsidRDefault="00C31628" w:rsidP="002B703F"/>
    <w:p w14:paraId="25A22381" w14:textId="571E6A5E" w:rsidR="00D236D8" w:rsidRPr="002226D2" w:rsidRDefault="00C31628" w:rsidP="002B703F">
      <w:r w:rsidRPr="002226D2">
        <w:t>Here, w</w:t>
      </w:r>
      <w:r w:rsidR="00167253" w:rsidRPr="002226D2">
        <w:t xml:space="preserve">e provide a detailed protocol for three differential analysis methods: limma, EdgeR and </w:t>
      </w:r>
      <w:r w:rsidR="00167253" w:rsidRPr="002226D2">
        <w:lastRenderedPageBreak/>
        <w:t xml:space="preserve">DESeq2. The results of the three methods are </w:t>
      </w:r>
      <w:r w:rsidRPr="002226D2">
        <w:t xml:space="preserve">partly </w:t>
      </w:r>
      <w:r w:rsidR="00167253" w:rsidRPr="002226D2">
        <w:t>overlapping. All three methods have their own advantages, and the choice of method only depends on the data.</w:t>
      </w:r>
    </w:p>
    <w:p w14:paraId="7F7AA151" w14:textId="77777777" w:rsidR="008B122F" w:rsidRPr="002226D2" w:rsidRDefault="008B122F" w:rsidP="002B703F"/>
    <w:p w14:paraId="0646E204" w14:textId="2CFBFCA1" w:rsidR="006E4797" w:rsidRPr="002226D2" w:rsidRDefault="00551D82" w:rsidP="002B703F">
      <w:pPr>
        <w:rPr>
          <w:color w:val="808080"/>
        </w:rPr>
      </w:pPr>
      <w:r w:rsidRPr="002226D2">
        <w:rPr>
          <w:b/>
        </w:rPr>
        <w:t>INTRODUCTION:</w:t>
      </w:r>
      <w:r w:rsidRPr="002226D2">
        <w:rPr>
          <w:color w:val="808080"/>
        </w:rPr>
        <w:t xml:space="preserve"> </w:t>
      </w:r>
    </w:p>
    <w:p w14:paraId="15C73B76" w14:textId="41C7DE3F" w:rsidR="00191028" w:rsidRPr="002226D2" w:rsidRDefault="00191028" w:rsidP="002B703F">
      <w:pPr>
        <w:rPr>
          <w:bCs/>
        </w:rPr>
      </w:pPr>
      <w:r w:rsidRPr="002226D2">
        <w:rPr>
          <w:bCs/>
        </w:rPr>
        <w:t>RNA-sequencing (RNA-seq) is one of the most widely used technolog</w:t>
      </w:r>
      <w:r w:rsidR="00853AC3" w:rsidRPr="002226D2">
        <w:rPr>
          <w:bCs/>
        </w:rPr>
        <w:t>ies</w:t>
      </w:r>
      <w:r w:rsidRPr="002226D2">
        <w:rPr>
          <w:bCs/>
        </w:rPr>
        <w:t xml:space="preserve"> </w:t>
      </w:r>
      <w:r w:rsidR="00A051AE" w:rsidRPr="002226D2">
        <w:t>in transcriptomics</w:t>
      </w:r>
      <w:r w:rsidRPr="002226D2">
        <w:rPr>
          <w:bCs/>
        </w:rPr>
        <w:t xml:space="preserve"> with many advantages (e.g., high data reproducibility), and has dramatically increased our understanding of the</w:t>
      </w:r>
      <w:bookmarkStart w:id="6" w:name="_Hlk59798825"/>
      <w:r w:rsidRPr="002226D2">
        <w:rPr>
          <w:bCs/>
        </w:rPr>
        <w:t xml:space="preserve"> functions and dynamics of complex biological processes</w:t>
      </w:r>
      <w:bookmarkEnd w:id="6"/>
      <w:r w:rsidR="0063339C" w:rsidRPr="002226D2">
        <w:rPr>
          <w:bCs/>
          <w:vertAlign w:val="superscript"/>
        </w:rPr>
        <w:fldChar w:fldCharType="begin">
          <w:fldData xml:space="preserve">PEVuZE5vdGU+PENpdGU+PEF1dGhvcj5UYW1ib25pczwvQXV0aG9yPjxZZWFyPjIwMTg8L1llYXI+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U3LTYzPC9wYWdlcz48dm9sdW1lPjEwPC92b2x1bWU+PG51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</w:fldData>
        </w:fldChar>
      </w:r>
      <w:r w:rsidR="00F7683B" w:rsidRPr="002226D2">
        <w:rPr>
          <w:bCs/>
          <w:vertAlign w:val="superscript"/>
        </w:rPr>
        <w:instrText xml:space="preserve"> ADDIN EN.CITE </w:instrText>
      </w:r>
      <w:r w:rsidR="00F7683B" w:rsidRPr="002226D2">
        <w:rPr>
          <w:bCs/>
          <w:vertAlign w:val="superscript"/>
        </w:rPr>
        <w:fldChar w:fldCharType="begin">
          <w:fldData xml:space="preserve">PEVuZE5vdGU+PENpdGU+PEF1dGhvcj5UYW1ib25pczwvQXV0aG9yPjxZZWFyPjIwMTg8L1llYXI+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U3LTYzPC9wYWdlcz48dm9sdW1lPjEwPC92b2x1bWU+PG51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</w:fldData>
        </w:fldChar>
      </w:r>
      <w:r w:rsidR="00F7683B" w:rsidRPr="002226D2">
        <w:rPr>
          <w:bCs/>
          <w:vertAlign w:val="superscript"/>
        </w:rPr>
        <w:instrText xml:space="preserve"> ADDIN EN.CITE.DATA </w:instrText>
      </w:r>
      <w:r w:rsidR="00F7683B" w:rsidRPr="002226D2">
        <w:rPr>
          <w:bCs/>
          <w:vertAlign w:val="superscript"/>
        </w:rPr>
      </w:r>
      <w:r w:rsidR="00F7683B" w:rsidRPr="002226D2">
        <w:rPr>
          <w:bCs/>
          <w:vertAlign w:val="superscript"/>
        </w:rPr>
        <w:fldChar w:fldCharType="end"/>
      </w:r>
      <w:r w:rsidR="0063339C" w:rsidRPr="002226D2">
        <w:rPr>
          <w:bCs/>
          <w:vertAlign w:val="superscript"/>
        </w:rPr>
      </w:r>
      <w:r w:rsidR="0063339C" w:rsidRPr="002226D2">
        <w:rPr>
          <w:bCs/>
          <w:vertAlign w:val="superscript"/>
        </w:rPr>
        <w:fldChar w:fldCharType="separate"/>
      </w:r>
      <w:r w:rsidR="000A64A5" w:rsidRPr="002226D2">
        <w:rPr>
          <w:bCs/>
          <w:noProof/>
          <w:vertAlign w:val="superscript"/>
        </w:rPr>
        <w:t>1,2</w:t>
      </w:r>
      <w:r w:rsidR="0063339C" w:rsidRPr="002226D2">
        <w:rPr>
          <w:bCs/>
          <w:vertAlign w:val="superscript"/>
        </w:rPr>
        <w:fldChar w:fldCharType="end"/>
      </w:r>
      <w:r w:rsidRPr="002226D2">
        <w:rPr>
          <w:bCs/>
        </w:rPr>
        <w:t xml:space="preserve">. Identification of aberrate transcripts under different biological context, </w:t>
      </w:r>
      <w:r w:rsidR="0092041F" w:rsidRPr="002226D2">
        <w:rPr>
          <w:bCs/>
        </w:rPr>
        <w:t>which are also known as differentially expressed genes (DEGs)</w:t>
      </w:r>
      <w:r w:rsidRPr="002226D2">
        <w:rPr>
          <w:bCs/>
        </w:rPr>
        <w:t xml:space="preserve">, is a </w:t>
      </w:r>
      <w:r w:rsidR="00A40652" w:rsidRPr="002226D2">
        <w:rPr>
          <w:bCs/>
        </w:rPr>
        <w:t>key</w:t>
      </w:r>
      <w:r w:rsidRPr="002226D2">
        <w:rPr>
          <w:bCs/>
        </w:rPr>
        <w:t xml:space="preserve"> step in</w:t>
      </w:r>
      <w:r w:rsidR="00A40652" w:rsidRPr="002226D2">
        <w:rPr>
          <w:bCs/>
        </w:rPr>
        <w:t xml:space="preserve"> RNA-seq analysis. </w:t>
      </w:r>
      <w:bookmarkStart w:id="7" w:name="_Hlk74208470"/>
      <w:r w:rsidR="007126BF" w:rsidRPr="002226D2">
        <w:rPr>
          <w:bCs/>
        </w:rPr>
        <w:t xml:space="preserve">RNA-seq </w:t>
      </w:r>
      <w:r w:rsidR="006E77C1" w:rsidRPr="002226D2">
        <w:rPr>
          <w:bCs/>
        </w:rPr>
        <w:t xml:space="preserve">makes </w:t>
      </w:r>
      <w:r w:rsidR="007126BF" w:rsidRPr="002226D2">
        <w:rPr>
          <w:bCs/>
        </w:rPr>
        <w:t xml:space="preserve">it </w:t>
      </w:r>
      <w:r w:rsidR="006E77C1" w:rsidRPr="002226D2">
        <w:rPr>
          <w:bCs/>
        </w:rPr>
        <w:t>possible</w:t>
      </w:r>
      <w:r w:rsidRPr="002226D2">
        <w:rPr>
          <w:bCs/>
        </w:rPr>
        <w:t xml:space="preserve"> </w:t>
      </w:r>
      <w:r w:rsidR="006E77C1" w:rsidRPr="002226D2">
        <w:rPr>
          <w:bCs/>
        </w:rPr>
        <w:t>to get</w:t>
      </w:r>
      <w:r w:rsidRPr="002226D2">
        <w:rPr>
          <w:bCs/>
        </w:rPr>
        <w:t xml:space="preserve"> a </w:t>
      </w:r>
      <w:r w:rsidR="006E77C1" w:rsidRPr="002226D2">
        <w:rPr>
          <w:bCs/>
        </w:rPr>
        <w:t xml:space="preserve">deep </w:t>
      </w:r>
      <w:r w:rsidR="007126BF" w:rsidRPr="002226D2">
        <w:rPr>
          <w:bCs/>
        </w:rPr>
        <w:t>understanding</w:t>
      </w:r>
      <w:r w:rsidRPr="002226D2">
        <w:rPr>
          <w:bCs/>
        </w:rPr>
        <w:t xml:space="preserve"> of pathogenesis related molecular mechanisms </w:t>
      </w:r>
      <w:r w:rsidR="006E77C1" w:rsidRPr="002226D2">
        <w:rPr>
          <w:bCs/>
        </w:rPr>
        <w:t xml:space="preserve">and biological functions. Therefore, differential analysis </w:t>
      </w:r>
      <w:r w:rsidRPr="002226D2">
        <w:rPr>
          <w:bCs/>
        </w:rPr>
        <w:t xml:space="preserve">has been </w:t>
      </w:r>
      <w:r w:rsidR="006E77C1" w:rsidRPr="002226D2">
        <w:rPr>
          <w:bCs/>
        </w:rPr>
        <w:t>regarded</w:t>
      </w:r>
      <w:r w:rsidRPr="002226D2">
        <w:rPr>
          <w:bCs/>
        </w:rPr>
        <w:t xml:space="preserve"> </w:t>
      </w:r>
      <w:r w:rsidR="007126BF" w:rsidRPr="002226D2">
        <w:rPr>
          <w:bCs/>
        </w:rPr>
        <w:t>as</w:t>
      </w:r>
      <w:r w:rsidRPr="002226D2">
        <w:rPr>
          <w:bCs/>
        </w:rPr>
        <w:t xml:space="preserve"> valuable for diagnostic</w:t>
      </w:r>
      <w:r w:rsidR="009F5F4B" w:rsidRPr="002226D2">
        <w:rPr>
          <w:bCs/>
        </w:rPr>
        <w:t>s</w:t>
      </w:r>
      <w:r w:rsidRPr="002226D2">
        <w:rPr>
          <w:bCs/>
        </w:rPr>
        <w:t>, prognostic</w:t>
      </w:r>
      <w:r w:rsidR="009F5F4B" w:rsidRPr="002226D2">
        <w:rPr>
          <w:bCs/>
        </w:rPr>
        <w:t>s</w:t>
      </w:r>
      <w:r w:rsidRPr="002226D2">
        <w:rPr>
          <w:bCs/>
        </w:rPr>
        <w:t xml:space="preserve"> and therapeutic</w:t>
      </w:r>
      <w:r w:rsidR="009F5F4B" w:rsidRPr="002226D2">
        <w:rPr>
          <w:bCs/>
        </w:rPr>
        <w:t>s</w:t>
      </w:r>
      <w:r w:rsidRPr="002226D2">
        <w:rPr>
          <w:bCs/>
        </w:rPr>
        <w:t xml:space="preserve"> of tumors</w:t>
      </w:r>
      <w:r w:rsidR="000A64A5" w:rsidRPr="002226D2">
        <w:rPr>
          <w:bCs/>
        </w:rPr>
        <w:fldChar w:fldCharType="begin">
          <w:fldData xml:space="preserve">PEVuZE5vdGU+PENpdGU+PEF1dGhvcj5BbmRlcnM8L0F1dGhvcj48WWVhcj4yMDEzPC9ZZWFyPjxS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5MDE1MjwvcGFnZXM+PHZvbHVtZT4xMjwvdm9sdW1lPjxudW1iZXI+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</w:fldData>
        </w:fldChar>
      </w:r>
      <w:r w:rsidR="00F7683B" w:rsidRPr="002226D2">
        <w:rPr>
          <w:bCs/>
        </w:rPr>
        <w:instrText xml:space="preserve"> ADDIN EN.CITE </w:instrText>
      </w:r>
      <w:r w:rsidR="00F7683B" w:rsidRPr="002226D2">
        <w:rPr>
          <w:bCs/>
        </w:rPr>
        <w:fldChar w:fldCharType="begin">
          <w:fldData xml:space="preserve">PEVuZE5vdGU+PENpdGU+PEF1dGhvcj5BbmRlcnM8L0F1dGhvcj48WWVhcj4yMDEzPC9ZZWFyPjxS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5MDE1MjwvcGFnZXM+PHZvbHVtZT4xMjwvdm9sdW1lPjxudW1iZXI+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</w:fldData>
        </w:fldChar>
      </w:r>
      <w:r w:rsidR="00F7683B" w:rsidRPr="002226D2">
        <w:rPr>
          <w:bCs/>
        </w:rPr>
        <w:instrText xml:space="preserve"> ADDIN EN.CITE.DATA </w:instrText>
      </w:r>
      <w:r w:rsidR="00F7683B" w:rsidRPr="002226D2">
        <w:rPr>
          <w:bCs/>
        </w:rPr>
      </w:r>
      <w:r w:rsidR="00F7683B" w:rsidRPr="002226D2">
        <w:rPr>
          <w:bCs/>
        </w:rPr>
        <w:fldChar w:fldCharType="end"/>
      </w:r>
      <w:r w:rsidR="000A64A5" w:rsidRPr="002226D2">
        <w:rPr>
          <w:bCs/>
        </w:rPr>
      </w:r>
      <w:r w:rsidR="000A64A5" w:rsidRPr="002226D2">
        <w:rPr>
          <w:bCs/>
        </w:rPr>
        <w:fldChar w:fldCharType="separate"/>
      </w:r>
      <w:r w:rsidR="00BD731B" w:rsidRPr="002226D2">
        <w:rPr>
          <w:bCs/>
          <w:noProof/>
          <w:vertAlign w:val="superscript"/>
        </w:rPr>
        <w:t>3-5</w:t>
      </w:r>
      <w:r w:rsidR="000A64A5" w:rsidRPr="002226D2">
        <w:rPr>
          <w:bCs/>
        </w:rPr>
        <w:fldChar w:fldCharType="end"/>
      </w:r>
      <w:r w:rsidRPr="002226D2">
        <w:rPr>
          <w:bCs/>
        </w:rPr>
        <w:t xml:space="preserve">. </w:t>
      </w:r>
      <w:bookmarkEnd w:id="7"/>
      <w:r w:rsidR="00BD731B" w:rsidRPr="002226D2">
        <w:rPr>
          <w:color w:val="000000"/>
        </w:rPr>
        <w:t xml:space="preserve">Currently, more </w:t>
      </w:r>
      <w:r w:rsidR="007126BF" w:rsidRPr="002226D2">
        <w:rPr>
          <w:color w:val="000000"/>
        </w:rPr>
        <w:t>open-source</w:t>
      </w:r>
      <w:r w:rsidR="00BD731B" w:rsidRPr="002226D2">
        <w:rPr>
          <w:color w:val="000000"/>
        </w:rPr>
        <w:t xml:space="preserve"> R/Bioconductor packages have </w:t>
      </w:r>
      <w:r w:rsidR="000B5A75">
        <w:rPr>
          <w:color w:val="000000"/>
        </w:rPr>
        <w:t>been developed</w:t>
      </w:r>
      <w:r w:rsidR="00BD731B" w:rsidRPr="002226D2">
        <w:rPr>
          <w:color w:val="000000"/>
        </w:rPr>
        <w:t xml:space="preserve"> for </w:t>
      </w:r>
      <w:r w:rsidR="00802F48" w:rsidRPr="002226D2">
        <w:rPr>
          <w:color w:val="000000"/>
        </w:rPr>
        <w:t>RNA</w:t>
      </w:r>
      <w:r w:rsidR="00802F48" w:rsidRPr="002226D2">
        <w:rPr>
          <w:color w:val="000000"/>
          <w:lang w:eastAsia="zh-CN"/>
        </w:rPr>
        <w:t>-seq</w:t>
      </w:r>
      <w:r w:rsidR="00802F48" w:rsidRPr="002226D2">
        <w:rPr>
          <w:color w:val="000000"/>
        </w:rPr>
        <w:t xml:space="preserve"> </w:t>
      </w:r>
      <w:r w:rsidR="00BD731B" w:rsidRPr="002226D2">
        <w:rPr>
          <w:color w:val="000000"/>
        </w:rPr>
        <w:t>d</w:t>
      </w:r>
      <w:r w:rsidR="00A40652" w:rsidRPr="002226D2">
        <w:rPr>
          <w:color w:val="000000"/>
        </w:rPr>
        <w:t>ifferential expression analysis</w:t>
      </w:r>
      <w:r w:rsidR="000B5A75">
        <w:rPr>
          <w:color w:val="000000"/>
        </w:rPr>
        <w:t xml:space="preserve">, particularly </w:t>
      </w:r>
      <w:r w:rsidR="00945EDF" w:rsidRPr="002226D2">
        <w:t xml:space="preserve">limma, </w:t>
      </w:r>
      <w:r w:rsidR="00BE3BB7" w:rsidRPr="002226D2">
        <w:t>DESeq2</w:t>
      </w:r>
      <w:r w:rsidR="00945EDF" w:rsidRPr="002226D2">
        <w:t xml:space="preserve"> and EdgeR</w:t>
      </w:r>
      <w:r w:rsidR="00BD731B" w:rsidRPr="002226D2">
        <w:rPr>
          <w:color w:val="000000"/>
        </w:rPr>
        <w:fldChar w:fldCharType="begin">
          <w:fldData xml:space="preserve">PEVuZE5vdGU+PENpdGU+PEF1dGhvcj5UYW1ib25pczwvQXV0aG9yPjxZZWFyPjIwMTg8L1llYXI+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2b2x1bWU+NTwv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3MDIyPC9wYWdlcz48dm9sdW1lPjExPC92b2x1bWU+PG51bWJlcj42PC9udW1i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</w:fldData>
        </w:fldChar>
      </w:r>
      <w:r w:rsidR="00F7683B" w:rsidRPr="002226D2">
        <w:rPr>
          <w:color w:val="000000"/>
        </w:rPr>
        <w:instrText xml:space="preserve"> ADDIN EN.CITE </w:instrText>
      </w:r>
      <w:r w:rsidR="00F7683B" w:rsidRPr="002226D2">
        <w:rPr>
          <w:color w:val="000000"/>
        </w:rPr>
        <w:fldChar w:fldCharType="begin">
          <w:fldData xml:space="preserve">PEVuZE5vdGU+PENpdGU+PEF1dGhvcj5UYW1ib25pczwvQXV0aG9yPjxZZWFyPjIwMTg8L1llYXI+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2b2x1bWU+NTwv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3MDIyPC9wYWdlcz48dm9sdW1lPjExPC92b2x1bWU+PG51bWJlcj42PC9udW1i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</w:fldData>
        </w:fldChar>
      </w:r>
      <w:r w:rsidR="00F7683B" w:rsidRPr="002226D2">
        <w:rPr>
          <w:color w:val="000000"/>
        </w:rPr>
        <w:instrText xml:space="preserve"> ADDIN EN.CITE.DATA </w:instrText>
      </w:r>
      <w:r w:rsidR="00F7683B" w:rsidRPr="002226D2">
        <w:rPr>
          <w:color w:val="000000"/>
        </w:rPr>
      </w:r>
      <w:r w:rsidR="00F7683B" w:rsidRPr="002226D2">
        <w:rPr>
          <w:color w:val="000000"/>
        </w:rPr>
        <w:fldChar w:fldCharType="end"/>
      </w:r>
      <w:r w:rsidR="00BD731B" w:rsidRPr="002226D2">
        <w:rPr>
          <w:color w:val="000000"/>
        </w:rPr>
      </w:r>
      <w:r w:rsidR="00BD731B" w:rsidRPr="002226D2">
        <w:rPr>
          <w:color w:val="000000"/>
        </w:rPr>
        <w:fldChar w:fldCharType="separate"/>
      </w:r>
      <w:r w:rsidR="00BD731B" w:rsidRPr="002226D2">
        <w:rPr>
          <w:bCs/>
          <w:noProof/>
          <w:vertAlign w:val="superscript"/>
        </w:rPr>
        <w:t>1,6,7</w:t>
      </w:r>
      <w:r w:rsidR="00BD731B" w:rsidRPr="002226D2">
        <w:rPr>
          <w:color w:val="000000"/>
        </w:rPr>
        <w:fldChar w:fldCharType="end"/>
      </w:r>
      <w:r w:rsidR="00BD731B" w:rsidRPr="002226D2">
        <w:rPr>
          <w:color w:val="000000"/>
        </w:rPr>
        <w:t xml:space="preserve">. However, </w:t>
      </w:r>
      <w:r w:rsidR="00C80C85" w:rsidRPr="002226D2">
        <w:rPr>
          <w:color w:val="000000"/>
        </w:rPr>
        <w:t xml:space="preserve">differential analysis requires certain skills </w:t>
      </w:r>
      <w:r w:rsidR="000B5A75" w:rsidRPr="000B5A75">
        <w:rPr>
          <w:color w:val="000000"/>
        </w:rPr>
        <w:t xml:space="preserve">with R </w:t>
      </w:r>
      <w:r w:rsidR="00C80C85" w:rsidRPr="002226D2">
        <w:rPr>
          <w:color w:val="000000"/>
        </w:rPr>
        <w:t xml:space="preserve">language </w:t>
      </w:r>
      <w:r w:rsidR="007126BF" w:rsidRPr="002226D2">
        <w:rPr>
          <w:color w:val="000000"/>
        </w:rPr>
        <w:t xml:space="preserve">and </w:t>
      </w:r>
      <w:r w:rsidR="007126BF" w:rsidRPr="002226D2">
        <w:t xml:space="preserve">the </w:t>
      </w:r>
      <w:r w:rsidR="000B5A75">
        <w:t>ability</w:t>
      </w:r>
      <w:r w:rsidR="007126BF" w:rsidRPr="002226D2">
        <w:t xml:space="preserve"> to choose the appropriate method, which is lacking in the curriculum of medical education.</w:t>
      </w:r>
    </w:p>
    <w:p w14:paraId="4045EAA7" w14:textId="77777777" w:rsidR="00C31628" w:rsidRPr="002226D2" w:rsidRDefault="00C31628" w:rsidP="002B703F">
      <w:pPr>
        <w:rPr>
          <w:bCs/>
        </w:rPr>
      </w:pPr>
    </w:p>
    <w:p w14:paraId="7811D175" w14:textId="109C1FE2" w:rsidR="00191028" w:rsidRPr="002226D2" w:rsidRDefault="00191028" w:rsidP="002B703F">
      <w:pPr>
        <w:rPr>
          <w:bCs/>
        </w:rPr>
      </w:pPr>
      <w:r w:rsidRPr="002226D2">
        <w:rPr>
          <w:bCs/>
        </w:rPr>
        <w:t xml:space="preserve">In this protocol, based on the cholangiocarcinoma (CHOL) RNA-seq count data extracted from The Cancer Genome Atlas (TCGA), three </w:t>
      </w:r>
      <w:r w:rsidR="007126BF" w:rsidRPr="002226D2">
        <w:rPr>
          <w:bCs/>
        </w:rPr>
        <w:t xml:space="preserve">of the </w:t>
      </w:r>
      <w:r w:rsidRPr="002226D2">
        <w:rPr>
          <w:bCs/>
        </w:rPr>
        <w:t>most known methods</w:t>
      </w:r>
      <w:r w:rsidR="007126BF" w:rsidRPr="002226D2">
        <w:rPr>
          <w:bCs/>
        </w:rPr>
        <w:t xml:space="preserve"> (</w:t>
      </w:r>
      <w:r w:rsidRPr="002226D2">
        <w:rPr>
          <w:bCs/>
        </w:rPr>
        <w:t>limma</w:t>
      </w:r>
      <w:r w:rsidR="000A64A5" w:rsidRPr="002226D2">
        <w:rPr>
          <w:bCs/>
        </w:rPr>
        <w:fldChar w:fldCharType="begin">
          <w:fldData xml:space="preserve">PEVuZE5vdGU+PENpdGU+PEF1dGhvcj5SaXRjaGllPC9BdXRob3I+PFllYXI+MjAxNTwvWWVhcj48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lNDc8L3BhZ2VzPjx2b2x1bWU+NDM8L3ZvbHVtZT48bnVtYmVyPjc8L251bWJlcj48ZWRp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</w:fldData>
        </w:fldChar>
      </w:r>
      <w:r w:rsidR="00F7683B" w:rsidRPr="002226D2">
        <w:rPr>
          <w:bCs/>
        </w:rPr>
        <w:instrText xml:space="preserve"> ADDIN EN.CITE </w:instrText>
      </w:r>
      <w:r w:rsidR="00F7683B" w:rsidRPr="002226D2">
        <w:rPr>
          <w:bCs/>
        </w:rPr>
        <w:fldChar w:fldCharType="begin">
          <w:fldData xml:space="preserve">PEVuZE5vdGU+PENpdGU+PEF1dGhvcj5SaXRjaGllPC9BdXRob3I+PFllYXI+MjAxNTwvWWVhcj48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lNDc8L3BhZ2VzPjx2b2x1bWU+NDM8L3ZvbHVtZT48bnVtYmVyPjc8L251bWJlcj48ZWRp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</w:fldData>
        </w:fldChar>
      </w:r>
      <w:r w:rsidR="00F7683B" w:rsidRPr="002226D2">
        <w:rPr>
          <w:bCs/>
        </w:rPr>
        <w:instrText xml:space="preserve"> ADDIN EN.CITE.DATA </w:instrText>
      </w:r>
      <w:r w:rsidR="00F7683B" w:rsidRPr="002226D2">
        <w:rPr>
          <w:bCs/>
        </w:rPr>
      </w:r>
      <w:r w:rsidR="00F7683B" w:rsidRPr="002226D2">
        <w:rPr>
          <w:bCs/>
        </w:rPr>
        <w:fldChar w:fldCharType="end"/>
      </w:r>
      <w:r w:rsidR="000A64A5" w:rsidRPr="002226D2">
        <w:rPr>
          <w:bCs/>
        </w:rPr>
      </w:r>
      <w:r w:rsidR="000A64A5" w:rsidRPr="002226D2">
        <w:rPr>
          <w:bCs/>
        </w:rPr>
        <w:fldChar w:fldCharType="separate"/>
      </w:r>
      <w:r w:rsidR="00BD731B" w:rsidRPr="002226D2">
        <w:rPr>
          <w:bCs/>
          <w:noProof/>
          <w:vertAlign w:val="superscript"/>
        </w:rPr>
        <w:t>8</w:t>
      </w:r>
      <w:r w:rsidR="000A64A5" w:rsidRPr="002226D2">
        <w:rPr>
          <w:bCs/>
        </w:rPr>
        <w:fldChar w:fldCharType="end"/>
      </w:r>
      <w:r w:rsidRPr="002226D2">
        <w:rPr>
          <w:bCs/>
        </w:rPr>
        <w:t xml:space="preserve">, </w:t>
      </w:r>
      <w:r w:rsidR="00CF12EF" w:rsidRPr="002226D2">
        <w:rPr>
          <w:bCs/>
        </w:rPr>
        <w:t>EdgeR</w:t>
      </w:r>
      <w:r w:rsidR="00CF12EF" w:rsidRPr="002226D2">
        <w:rPr>
          <w:bCs/>
        </w:rPr>
        <w:fldChar w:fldCharType="begin"/>
      </w:r>
      <w:r w:rsidR="00F7683B" w:rsidRPr="002226D2">
        <w:rPr>
          <w:bCs/>
        </w:rPr>
        <w:instrText xml:space="preserve"> ADDIN EN.CITE &lt;EndNote&gt;&lt;Cite&gt;&lt;Author&gt;Robinson&lt;/Author&gt;&lt;Year&gt;2010&lt;/Year&gt;&lt;RecNum&gt;8&lt;/RecNum&gt;&lt;DisplayText&gt;(&lt;style face="italic"&gt;9&lt;/style&gt;)&lt;/DisplayText&gt;&lt;record&gt;&lt;rec-number&gt;8&lt;/rec-number&gt;&lt;foreign-keys&gt;&lt;key app="EN" db-id="srxrzdtvfdp95ieatx5vft2ezfsxe9a2s09p" timestamp="1623228045"&gt;8&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CF12EF" w:rsidRPr="002226D2">
        <w:rPr>
          <w:bCs/>
        </w:rPr>
        <w:fldChar w:fldCharType="separate"/>
      </w:r>
      <w:r w:rsidR="00BD731B" w:rsidRPr="002226D2">
        <w:rPr>
          <w:bCs/>
          <w:noProof/>
          <w:vertAlign w:val="superscript"/>
        </w:rPr>
        <w:t>9</w:t>
      </w:r>
      <w:r w:rsidR="00CF12EF" w:rsidRPr="002226D2">
        <w:rPr>
          <w:bCs/>
        </w:rPr>
        <w:fldChar w:fldCharType="end"/>
      </w:r>
      <w:r w:rsidR="00CF12EF" w:rsidRPr="002226D2">
        <w:rPr>
          <w:bCs/>
        </w:rPr>
        <w:t xml:space="preserve"> and </w:t>
      </w:r>
      <w:r w:rsidR="00BE3BB7" w:rsidRPr="002226D2">
        <w:rPr>
          <w:bCs/>
        </w:rPr>
        <w:t>DESeq2</w:t>
      </w:r>
      <w:r w:rsidR="00680BFA" w:rsidRPr="002226D2">
        <w:rPr>
          <w:bCs/>
        </w:rPr>
        <w:fldChar w:fldCharType="begin"/>
      </w:r>
      <w:r w:rsidR="00F7683B" w:rsidRPr="002226D2">
        <w:rPr>
          <w:bCs/>
        </w:rPr>
        <w:instrText xml:space="preserve"> ADDIN EN.CITE &lt;EndNote&gt;&lt;Cite&gt;&lt;Author&gt;Love&lt;/Author&gt;&lt;Year&gt;2014&lt;/Year&gt;&lt;RecNum&gt;7&lt;/RecNum&gt;&lt;DisplayText&gt;(&lt;style face="italic"&gt;10&lt;/style&gt;)&lt;/DisplayText&gt;&lt;record&gt;&lt;rec-number&gt;7&lt;/rec-number&gt;&lt;foreign-keys&gt;&lt;key app="EN" db-id="srxrzdtvfdp95ieatx5vft2ezfsxe9a2s09p" timestamp="1623228038"&gt;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680BFA" w:rsidRPr="002226D2">
        <w:rPr>
          <w:bCs/>
        </w:rPr>
        <w:fldChar w:fldCharType="separate"/>
      </w:r>
      <w:r w:rsidR="00BD731B" w:rsidRPr="002226D2">
        <w:rPr>
          <w:bCs/>
          <w:noProof/>
          <w:vertAlign w:val="superscript"/>
        </w:rPr>
        <w:t>10</w:t>
      </w:r>
      <w:r w:rsidR="00680BFA" w:rsidRPr="002226D2">
        <w:rPr>
          <w:bCs/>
        </w:rPr>
        <w:fldChar w:fldCharType="end"/>
      </w:r>
      <w:r w:rsidR="007126BF" w:rsidRPr="002226D2">
        <w:rPr>
          <w:bCs/>
        </w:rPr>
        <w:t xml:space="preserve">) </w:t>
      </w:r>
      <w:r w:rsidRPr="002226D2">
        <w:rPr>
          <w:bCs/>
        </w:rPr>
        <w:t>were carried out</w:t>
      </w:r>
      <w:r w:rsidR="007126BF" w:rsidRPr="002226D2">
        <w:rPr>
          <w:bCs/>
        </w:rPr>
        <w:t>,</w:t>
      </w:r>
      <w:r w:rsidRPr="002226D2">
        <w:rPr>
          <w:bCs/>
        </w:rPr>
        <w:t xml:space="preserve"> respectively</w:t>
      </w:r>
      <w:r w:rsidR="007126BF" w:rsidRPr="002226D2">
        <w:rPr>
          <w:bCs/>
        </w:rPr>
        <w:t>,</w:t>
      </w:r>
      <w:r w:rsidRPr="002226D2">
        <w:rPr>
          <w:bCs/>
        </w:rPr>
        <w:t xml:space="preserve"> by </w:t>
      </w:r>
      <w:r w:rsidR="007126BF" w:rsidRPr="002226D2">
        <w:rPr>
          <w:bCs/>
        </w:rPr>
        <w:t xml:space="preserve">the </w:t>
      </w:r>
      <w:r w:rsidRPr="002226D2">
        <w:rPr>
          <w:bCs/>
        </w:rPr>
        <w:t>R program</w:t>
      </w:r>
      <w:r w:rsidR="00680BFA" w:rsidRPr="002226D2">
        <w:rPr>
          <w:bCs/>
        </w:rPr>
        <w:fldChar w:fldCharType="begin">
          <w:fldData xml:space="preserve">PEVuZE5vdGU+PENpdGU+PEF1dGhvcj5HZW50bGVtYW48L0F1dGhvcj48WWVhcj4yMDA0PC9ZZWFy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</w:fldData>
        </w:fldChar>
      </w:r>
      <w:r w:rsidR="00F7683B" w:rsidRPr="002226D2">
        <w:rPr>
          <w:bCs/>
        </w:rPr>
        <w:instrText xml:space="preserve"> ADDIN EN.CITE </w:instrText>
      </w:r>
      <w:r w:rsidR="00F7683B" w:rsidRPr="002226D2">
        <w:rPr>
          <w:bCs/>
        </w:rPr>
        <w:fldChar w:fldCharType="begin">
          <w:fldData xml:space="preserve">PEVuZE5vdGU+PENpdGU+PEF1dGhvcj5HZW50bGVtYW48L0F1dGhvcj48WWVhcj4yMDA0PC9ZZWFy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</w:fldData>
        </w:fldChar>
      </w:r>
      <w:r w:rsidR="00F7683B" w:rsidRPr="002226D2">
        <w:rPr>
          <w:bCs/>
        </w:rPr>
        <w:instrText xml:space="preserve"> ADDIN EN.CITE.DATA </w:instrText>
      </w:r>
      <w:r w:rsidR="00F7683B" w:rsidRPr="002226D2">
        <w:rPr>
          <w:bCs/>
        </w:rPr>
      </w:r>
      <w:r w:rsidR="00F7683B" w:rsidRPr="002226D2">
        <w:rPr>
          <w:bCs/>
        </w:rPr>
        <w:fldChar w:fldCharType="end"/>
      </w:r>
      <w:r w:rsidR="00680BFA" w:rsidRPr="002226D2">
        <w:rPr>
          <w:bCs/>
        </w:rPr>
      </w:r>
      <w:r w:rsidR="00680BFA" w:rsidRPr="002226D2">
        <w:rPr>
          <w:bCs/>
        </w:rPr>
        <w:fldChar w:fldCharType="separate"/>
      </w:r>
      <w:r w:rsidR="00BD731B" w:rsidRPr="002226D2">
        <w:rPr>
          <w:bCs/>
          <w:noProof/>
          <w:vertAlign w:val="superscript"/>
        </w:rPr>
        <w:t>11</w:t>
      </w:r>
      <w:r w:rsidR="00680BFA" w:rsidRPr="002226D2">
        <w:rPr>
          <w:bCs/>
        </w:rPr>
        <w:fldChar w:fldCharType="end"/>
      </w:r>
      <w:r w:rsidRPr="002226D2">
        <w:rPr>
          <w:bCs/>
        </w:rPr>
        <w:t xml:space="preserve"> to identify the DEGs between CHOL and normal tissues. The three protocols of </w:t>
      </w:r>
      <w:r w:rsidR="00945EDF" w:rsidRPr="002226D2">
        <w:t>limma, EdgeR</w:t>
      </w:r>
      <w:r w:rsidR="003A476E" w:rsidRPr="002226D2">
        <w:t xml:space="preserve"> and DESeq2 </w:t>
      </w:r>
      <w:r w:rsidR="007126BF" w:rsidRPr="002226D2">
        <w:rPr>
          <w:bCs/>
        </w:rPr>
        <w:t>are similar but have</w:t>
      </w:r>
      <w:r w:rsidRPr="002226D2">
        <w:rPr>
          <w:bCs/>
        </w:rPr>
        <w:t xml:space="preserve"> different steps among the processes of the analysis</w:t>
      </w:r>
      <w:r w:rsidR="00A40652" w:rsidRPr="002226D2">
        <w:rPr>
          <w:bCs/>
        </w:rPr>
        <w:t>.</w:t>
      </w:r>
      <w:r w:rsidRPr="002226D2">
        <w:rPr>
          <w:bCs/>
        </w:rPr>
        <w:t xml:space="preserve"> </w:t>
      </w:r>
      <w:r w:rsidR="00A40652" w:rsidRPr="002226D2">
        <w:rPr>
          <w:bCs/>
        </w:rPr>
        <w:t xml:space="preserve">For example, </w:t>
      </w:r>
      <w:r w:rsidRPr="002226D2">
        <w:rPr>
          <w:bCs/>
        </w:rPr>
        <w:t>the normalized RNA-seq count data is necessary for EdgeR and limma</w:t>
      </w:r>
      <w:r w:rsidR="00CF12EF" w:rsidRPr="002226D2">
        <w:rPr>
          <w:bCs/>
        </w:rPr>
        <w:fldChar w:fldCharType="begin">
          <w:fldData xml:space="preserve">PEVuZE5vdGU+PENpdGU+PEF1dGhvcj5SaXRjaGllPC9BdXRob3I+PFllYXI+MjAxNTwvWWVhcj48
UmVjTnVtPjk8L1JlY051bT48RGlzcGxheVRleHQ+KDxzdHlsZSBmYWNlPSJpdGFsaWMiPjgsIDk8
L3N0eWxlPik8L0Rpc3BsYXlUZXh0PjxyZWNvcmQ+PHJlYy1udW1iZXI+OTwvcmVjLW51bWJlcj48
Zm9yZWlnbi1rZXlzPjxrZXkgYXBwPSJFTiIgZGItaWQ9InNyeHJ6ZHR2ZmRwOTVpZWF0eDV2ZnQy
ZXpmc3hlOWEyczA5cCIgdGltZXN0YW1wPSIxNjIzMjI4MDUzIj45PC9rZXk+PC9mb3JlaWduLWtl
eXM+PHJlZi10eXBlIG5hbWU9IkpvdXJuYWwgQXJ0aWNsZSI+MTc8L3JlZi10eXBl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F1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lNDc8L3BhZ2VzPjx2b2x1bWU+NDM8L3ZvbHVtZT48bnVtYmVyPjc8L251bWJlcj48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xMzktNDA8L3BhZ2VzPjx2b2x1bWU+MjY8
L3ZvbHVtZT48bnVtYmVyPjE8L251bWJlcj48ZWRpdGlvbj4yMDA5LzExLzE3PC9lZGl0aW9u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Twv
ZGF0ZT48L3B1Yi1kYXRlcz48L2RhdGVzPjxpc2JuPjEzNjctNDgwMyAoUHJpbnQpJiN4RDsxMzY3
LTQ4MDM8L2lzYm4+PGFjY2Vzc2lvbi1udW0+MTk5MTAzMDg8L2FjY2Vzc2lvbi1udW0+PHVybHM+
PC91cmxzPjxjdXN0b20yPlBNQzI3OTY4MTg8L2N1c3RvbTI+PGVsZWN0cm9uaWMtcmVzb3VyY2Ut
bnVtPjEwLjEwOTMvYmlvaW5mb3JtYXRpY3MvYnRwNjE2PC9lbGVjdHJvbmljLXJlc291cmNlLW51
bT48cmVtb3RlLWRhdGFiYXNlLXByb3ZpZGVyPk5MTTwvcmVtb3RlLWRhdGFiYXNlLXByb3ZpZGVy
PjxsYW5ndWFnZT5lbmc8L2xhbmd1YWdlPjwvcmVjb3JkPjwvQ2l0ZT48L0VuZE5vdGU+AG==
</w:fldData>
        </w:fldChar>
      </w:r>
      <w:r w:rsidR="00F7683B" w:rsidRPr="002226D2">
        <w:rPr>
          <w:bCs/>
        </w:rPr>
        <w:instrText xml:space="preserve"> ADDIN EN.CITE </w:instrText>
      </w:r>
      <w:r w:rsidR="00F7683B" w:rsidRPr="002226D2">
        <w:rPr>
          <w:bCs/>
        </w:rPr>
        <w:fldChar w:fldCharType="begin">
          <w:fldData xml:space="preserve">PEVuZE5vdGU+PENpdGU+PEF1dGhvcj5SaXRjaGllPC9BdXRob3I+PFllYXI+MjAxNTwvWWVhcj48
UmVjTnVtPjk8L1JlY051bT48RGlzcGxheVRleHQ+KDxzdHlsZSBmYWNlPSJpdGFsaWMiPjgsIDk8
L3N0eWxlPik8L0Rpc3BsYXlUZXh0PjxyZWNvcmQ+PHJlYy1udW1iZXI+OTwvcmVjLW51bWJlcj48
Zm9yZWlnbi1rZXlzPjxrZXkgYXBwPSJFTiIgZGItaWQ9InNyeHJ6ZHR2ZmRwOTVpZWF0eDV2ZnQy
ZXpmc3hlOWEyczA5cCIgdGltZXN0YW1wPSIxNjIzMjI4MDUzIj45PC9rZXk+PC9mb3JlaWduLWtl
eXM+PHJlZi10eXBlIG5hbWU9IkpvdXJuYWwgQXJ0aWNsZSI+MTc8L3JlZi10eXBl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F1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lNDc8L3BhZ2VzPjx2b2x1bWU+NDM8L3ZvbHVtZT48bnVtYmVyPjc8L251bWJlcj48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xMzktNDA8L3BhZ2VzPjx2b2x1bWU+MjY8
L3ZvbHVtZT48bnVtYmVyPjE8L251bWJlcj48ZWRpdGlvbj4yMDA5LzExLzE3PC9lZGl0aW9u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Twv
ZGF0ZT48L3B1Yi1kYXRlcz48L2RhdGVzPjxpc2JuPjEzNjctNDgwMyAoUHJpbnQpJiN4RDsxMzY3
LTQ4MDM8L2lzYm4+PGFjY2Vzc2lvbi1udW0+MTk5MTAzMDg8L2FjY2Vzc2lvbi1udW0+PHVybHM+
PC91cmxzPjxjdXN0b20yPlBNQzI3OTY4MTg8L2N1c3RvbTI+PGVsZWN0cm9uaWMtcmVzb3VyY2Ut
bnVtPjEwLjEwOTMvYmlvaW5mb3JtYXRpY3MvYnRwNjE2PC9lbGVjdHJvbmljLXJlc291cmNlLW51
bT48cmVtb3RlLWRhdGFiYXNlLXByb3ZpZGVyPk5MTTwvcmVtb3RlLWRhdGFiYXNlLXByb3ZpZGVy
PjxsYW5ndWFnZT5lbmc8L2xhbmd1YWdlPjwvcmVjb3JkPjwvQ2l0ZT48L0VuZE5vdGU+AG==
</w:fldData>
        </w:fldChar>
      </w:r>
      <w:r w:rsidR="00F7683B" w:rsidRPr="002226D2">
        <w:rPr>
          <w:bCs/>
        </w:rPr>
        <w:instrText xml:space="preserve"> ADDIN EN.CITE.DATA </w:instrText>
      </w:r>
      <w:r w:rsidR="00F7683B" w:rsidRPr="002226D2">
        <w:rPr>
          <w:bCs/>
        </w:rPr>
      </w:r>
      <w:r w:rsidR="00F7683B" w:rsidRPr="002226D2">
        <w:rPr>
          <w:bCs/>
        </w:rPr>
        <w:fldChar w:fldCharType="end"/>
      </w:r>
      <w:r w:rsidR="00CF12EF" w:rsidRPr="002226D2">
        <w:rPr>
          <w:bCs/>
        </w:rPr>
      </w:r>
      <w:r w:rsidR="00CF12EF" w:rsidRPr="002226D2">
        <w:rPr>
          <w:bCs/>
        </w:rPr>
        <w:fldChar w:fldCharType="separate"/>
      </w:r>
      <w:r w:rsidR="00BD731B" w:rsidRPr="002226D2">
        <w:rPr>
          <w:bCs/>
          <w:noProof/>
          <w:vertAlign w:val="superscript"/>
        </w:rPr>
        <w:t>8, 9</w:t>
      </w:r>
      <w:r w:rsidR="00CF12EF" w:rsidRPr="002226D2">
        <w:rPr>
          <w:bCs/>
        </w:rPr>
        <w:fldChar w:fldCharType="end"/>
      </w:r>
      <w:r w:rsidRPr="002226D2">
        <w:rPr>
          <w:bCs/>
        </w:rPr>
        <w:t>, whereas DESeq2 uses its own library discrepancies to correct data instead of normalization</w:t>
      </w:r>
      <w:r w:rsidR="00CF12EF" w:rsidRPr="002226D2">
        <w:rPr>
          <w:bCs/>
        </w:rPr>
        <w:fldChar w:fldCharType="begin"/>
      </w:r>
      <w:r w:rsidR="00F7683B" w:rsidRPr="002226D2">
        <w:rPr>
          <w:bCs/>
        </w:rPr>
        <w:instrText xml:space="preserve"> ADDIN EN.CITE &lt;EndNote&gt;&lt;Cite&gt;&lt;Author&gt;Love&lt;/Author&gt;&lt;Year&gt;2014&lt;/Year&gt;&lt;RecNum&gt;7&lt;/RecNum&gt;&lt;DisplayText&gt;(&lt;style face="italic"&gt;10&lt;/style&gt;)&lt;/DisplayText&gt;&lt;record&gt;&lt;rec-number&gt;7&lt;/rec-number&gt;&lt;foreign-keys&gt;&lt;key app="EN" db-id="srxrzdtvfdp95ieatx5vft2ezfsxe9a2s09p" timestamp="1623228038"&gt;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CF12EF" w:rsidRPr="002226D2">
        <w:rPr>
          <w:bCs/>
        </w:rPr>
        <w:fldChar w:fldCharType="separate"/>
      </w:r>
      <w:r w:rsidR="00BD731B" w:rsidRPr="002226D2">
        <w:rPr>
          <w:bCs/>
          <w:noProof/>
          <w:vertAlign w:val="superscript"/>
        </w:rPr>
        <w:t>10</w:t>
      </w:r>
      <w:r w:rsidR="00CF12EF" w:rsidRPr="002226D2">
        <w:rPr>
          <w:bCs/>
        </w:rPr>
        <w:fldChar w:fldCharType="end"/>
      </w:r>
      <w:r w:rsidRPr="002226D2">
        <w:rPr>
          <w:bCs/>
        </w:rPr>
        <w:t xml:space="preserve">. Furthermore, edgeR is specifically </w:t>
      </w:r>
      <w:r w:rsidR="003A476E" w:rsidRPr="002226D2">
        <w:rPr>
          <w:bCs/>
        </w:rPr>
        <w:t>suitable</w:t>
      </w:r>
      <w:r w:rsidRPr="002226D2">
        <w:rPr>
          <w:bCs/>
        </w:rPr>
        <w:t xml:space="preserve"> for RNA</w:t>
      </w:r>
      <w:r w:rsidR="002820B9" w:rsidRPr="002226D2">
        <w:rPr>
          <w:bCs/>
        </w:rPr>
        <w:t>-</w:t>
      </w:r>
      <w:r w:rsidRPr="002226D2">
        <w:rPr>
          <w:bCs/>
        </w:rPr>
        <w:t xml:space="preserve">seq data, while the limma </w:t>
      </w:r>
      <w:r w:rsidR="007126BF" w:rsidRPr="002226D2">
        <w:rPr>
          <w:bCs/>
        </w:rPr>
        <w:t>is</w:t>
      </w:r>
      <w:r w:rsidRPr="002226D2">
        <w:rPr>
          <w:bCs/>
        </w:rPr>
        <w:t xml:space="preserve"> used for microarrays and RNA</w:t>
      </w:r>
      <w:r w:rsidR="002820B9" w:rsidRPr="002226D2">
        <w:rPr>
          <w:bCs/>
        </w:rPr>
        <w:t>-</w:t>
      </w:r>
      <w:r w:rsidRPr="002226D2">
        <w:rPr>
          <w:bCs/>
        </w:rPr>
        <w:t>seq</w:t>
      </w:r>
      <w:r w:rsidR="007126BF" w:rsidRPr="002226D2">
        <w:rPr>
          <w:bCs/>
        </w:rPr>
        <w:t>. A l</w:t>
      </w:r>
      <w:r w:rsidRPr="002226D2">
        <w:rPr>
          <w:bCs/>
        </w:rPr>
        <w:t xml:space="preserve">inear model is adopted by </w:t>
      </w:r>
      <w:r w:rsidR="00945EDF" w:rsidRPr="002226D2">
        <w:rPr>
          <w:bCs/>
        </w:rPr>
        <w:t>l</w:t>
      </w:r>
      <w:r w:rsidRPr="002226D2">
        <w:rPr>
          <w:bCs/>
        </w:rPr>
        <w:t>imma to assess the DEGs</w:t>
      </w:r>
      <w:r w:rsidR="00CF12EF" w:rsidRPr="002226D2">
        <w:rPr>
          <w:bCs/>
        </w:rPr>
        <w:fldChar w:fldCharType="begin"/>
      </w:r>
      <w:r w:rsidR="00F7683B" w:rsidRPr="002226D2">
        <w:rPr>
          <w:bCs/>
        </w:rPr>
        <w:instrText xml:space="preserve"> ADDIN EN.CITE &lt;EndNote&gt;&lt;Cite&gt;&lt;Author&gt;Law&lt;/Author&gt;&lt;Year&gt;2014&lt;/Year&gt;&lt;RecNum&gt;5&lt;/RecNum&gt;&lt;DisplayText&gt;(&lt;style face="italic"&gt;12&lt;/style&gt;)&lt;/DisplayText&gt;&lt;record&gt;&lt;rec-number&gt;5&lt;/rec-number&gt;&lt;foreign-keys&gt;&lt;key app="EN" db-id="srxrzdtvfdp95ieatx5vft2ezfsxe9a2s09p" timestamp="1623228017"&gt;5&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9&lt;/pages&gt;&lt;volume&gt;15&lt;/volume&gt;&lt;number&gt;2&lt;/number&gt;&lt;edition&gt;2014/02/04&lt;/edition&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65-6906 (Print)&amp;#xD;1474-7596&lt;/isbn&gt;&lt;accession-num&gt;24485249&lt;/accession-num&gt;&lt;urls&gt;&lt;/urls&gt;&lt;custom2&gt;PMC4053721&lt;/custom2&gt;&lt;electronic-resource-num&gt;10.1186/gb-2014-15-2-r29&lt;/electronic-resource-num&gt;&lt;remote-database-provider&gt;NLM&lt;/remote-database-provider&gt;&lt;language&gt;eng&lt;/language&gt;&lt;/record&gt;&lt;/Cite&gt;&lt;/EndNote&gt;</w:instrText>
      </w:r>
      <w:r w:rsidR="00CF12EF" w:rsidRPr="002226D2">
        <w:rPr>
          <w:bCs/>
        </w:rPr>
        <w:fldChar w:fldCharType="separate"/>
      </w:r>
      <w:r w:rsidR="00BD731B" w:rsidRPr="002226D2">
        <w:rPr>
          <w:bCs/>
          <w:noProof/>
          <w:vertAlign w:val="superscript"/>
        </w:rPr>
        <w:t>12</w:t>
      </w:r>
      <w:r w:rsidR="00CF12EF" w:rsidRPr="002226D2">
        <w:rPr>
          <w:bCs/>
        </w:rPr>
        <w:fldChar w:fldCharType="end"/>
      </w:r>
      <w:r w:rsidR="00B16977" w:rsidRPr="002226D2">
        <w:rPr>
          <w:bCs/>
        </w:rPr>
        <w:t>, w</w:t>
      </w:r>
      <w:r w:rsidRPr="002226D2">
        <w:rPr>
          <w:bCs/>
        </w:rPr>
        <w:t>hile the statistics in edgeR are based on the negative binomial distributions, including empirical Bayes estimation, exact tests, generalized linear models and quasi</w:t>
      </w:r>
      <w:r w:rsidR="002F181B" w:rsidRPr="002226D2">
        <w:rPr>
          <w:bCs/>
        </w:rPr>
        <w:t>-</w:t>
      </w:r>
      <w:r w:rsidRPr="002226D2">
        <w:rPr>
          <w:bCs/>
        </w:rPr>
        <w:t>likelihood tests</w:t>
      </w:r>
      <w:r w:rsidR="00CF12EF" w:rsidRPr="002226D2">
        <w:rPr>
          <w:bCs/>
        </w:rPr>
        <w:fldChar w:fldCharType="begin"/>
      </w:r>
      <w:r w:rsidR="00F7683B" w:rsidRPr="002226D2">
        <w:rPr>
          <w:bCs/>
        </w:rPr>
        <w:instrText xml:space="preserve"> ADDIN EN.CITE &lt;EndNote&gt;&lt;Cite&gt;&lt;Author&gt;Robinson&lt;/Author&gt;&lt;Year&gt;2010&lt;/Year&gt;&lt;RecNum&gt;8&lt;/RecNum&gt;&lt;DisplayText&gt;(&lt;style face="italic"&gt;9&lt;/style&gt;)&lt;/DisplayText&gt;&lt;record&gt;&lt;rec-number&gt;8&lt;/rec-number&gt;&lt;foreign-keys&gt;&lt;key app="EN" db-id="srxrzdtvfdp95ieatx5vft2ezfsxe9a2s09p" timestamp="1623228045"&gt;8&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CF12EF" w:rsidRPr="002226D2">
        <w:rPr>
          <w:bCs/>
        </w:rPr>
        <w:fldChar w:fldCharType="separate"/>
      </w:r>
      <w:r w:rsidR="00BD731B" w:rsidRPr="002226D2">
        <w:rPr>
          <w:bCs/>
          <w:noProof/>
          <w:vertAlign w:val="superscript"/>
        </w:rPr>
        <w:t>9</w:t>
      </w:r>
      <w:r w:rsidR="00CF12EF" w:rsidRPr="002226D2">
        <w:rPr>
          <w:bCs/>
        </w:rPr>
        <w:fldChar w:fldCharType="end"/>
      </w:r>
      <w:r w:rsidRPr="002226D2">
        <w:rPr>
          <w:bCs/>
        </w:rPr>
        <w:t xml:space="preserve">. </w:t>
      </w:r>
    </w:p>
    <w:p w14:paraId="38956B25" w14:textId="77777777" w:rsidR="007126BF" w:rsidRPr="002226D2" w:rsidRDefault="007126BF" w:rsidP="002B703F">
      <w:pPr>
        <w:rPr>
          <w:bCs/>
        </w:rPr>
      </w:pPr>
    </w:p>
    <w:p w14:paraId="6CB1FD24" w14:textId="3C353C0D" w:rsidR="007C0CD3" w:rsidRPr="002226D2" w:rsidRDefault="00191028" w:rsidP="002B703F">
      <w:pPr>
        <w:rPr>
          <w:bCs/>
        </w:rPr>
      </w:pPr>
      <w:r w:rsidRPr="002226D2">
        <w:rPr>
          <w:bCs/>
        </w:rPr>
        <w:t xml:space="preserve">In </w:t>
      </w:r>
      <w:r w:rsidR="000B5A75">
        <w:rPr>
          <w:bCs/>
        </w:rPr>
        <w:t>summary</w:t>
      </w:r>
      <w:r w:rsidRPr="002226D2">
        <w:rPr>
          <w:bCs/>
        </w:rPr>
        <w:t>, we provide</w:t>
      </w:r>
      <w:r w:rsidR="007126BF" w:rsidRPr="002226D2">
        <w:rPr>
          <w:bCs/>
        </w:rPr>
        <w:t xml:space="preserve"> </w:t>
      </w:r>
      <w:r w:rsidRPr="002226D2">
        <w:rPr>
          <w:bCs/>
        </w:rPr>
        <w:t xml:space="preserve">the detailed protocols of </w:t>
      </w:r>
      <w:r w:rsidR="00BC64C7" w:rsidRPr="002226D2">
        <w:rPr>
          <w:bCs/>
        </w:rPr>
        <w:t xml:space="preserve">RNA-seq </w:t>
      </w:r>
      <w:r w:rsidRPr="002226D2">
        <w:rPr>
          <w:bCs/>
        </w:rPr>
        <w:t xml:space="preserve">differential expression analysis </w:t>
      </w:r>
      <w:r w:rsidR="00B16977" w:rsidRPr="002226D2">
        <w:rPr>
          <w:bCs/>
        </w:rPr>
        <w:t>by using</w:t>
      </w:r>
      <w:r w:rsidRPr="002226D2">
        <w:rPr>
          <w:bCs/>
        </w:rPr>
        <w:t xml:space="preserve"> </w:t>
      </w:r>
      <w:r w:rsidR="00945EDF" w:rsidRPr="002226D2">
        <w:t xml:space="preserve">limma, </w:t>
      </w:r>
      <w:r w:rsidR="00BE3BB7" w:rsidRPr="002226D2">
        <w:t>DESeq2</w:t>
      </w:r>
      <w:r w:rsidR="00945EDF" w:rsidRPr="002226D2">
        <w:t xml:space="preserve"> and EdgeR</w:t>
      </w:r>
      <w:r w:rsidR="007126BF" w:rsidRPr="002226D2">
        <w:t>,</w:t>
      </w:r>
      <w:r w:rsidR="00945EDF" w:rsidRPr="002226D2">
        <w:t xml:space="preserve"> </w:t>
      </w:r>
      <w:r w:rsidRPr="002226D2">
        <w:rPr>
          <w:bCs/>
        </w:rPr>
        <w:t>respectively</w:t>
      </w:r>
      <w:r w:rsidR="007C0CD3" w:rsidRPr="002226D2">
        <w:rPr>
          <w:bCs/>
        </w:rPr>
        <w:t xml:space="preserve">. By referring to </w:t>
      </w:r>
      <w:r w:rsidR="000B5A75">
        <w:rPr>
          <w:bCs/>
        </w:rPr>
        <w:t>this article</w:t>
      </w:r>
      <w:r w:rsidR="007C0CD3" w:rsidRPr="002226D2">
        <w:rPr>
          <w:bCs/>
        </w:rPr>
        <w:t xml:space="preserve">, users can easily perform the RNA-seq differential </w:t>
      </w:r>
      <w:r w:rsidR="007126BF" w:rsidRPr="002226D2">
        <w:rPr>
          <w:bCs/>
        </w:rPr>
        <w:t>analysis and</w:t>
      </w:r>
      <w:r w:rsidR="007C0CD3" w:rsidRPr="002226D2">
        <w:rPr>
          <w:bCs/>
        </w:rPr>
        <w:t xml:space="preserve"> choose the appropriate differential analysis methods for their data.  </w:t>
      </w:r>
    </w:p>
    <w:p w14:paraId="004D817E" w14:textId="77777777" w:rsidR="007126BF" w:rsidRPr="002226D2" w:rsidRDefault="007126BF" w:rsidP="002B703F">
      <w:pPr>
        <w:rPr>
          <w:bCs/>
        </w:rPr>
      </w:pPr>
    </w:p>
    <w:p w14:paraId="32A92E82" w14:textId="61822477" w:rsidR="006E4797" w:rsidRPr="002226D2" w:rsidRDefault="00551D82" w:rsidP="002B703F">
      <w:pPr>
        <w:rPr>
          <w:b/>
        </w:rPr>
      </w:pPr>
      <w:r w:rsidRPr="002226D2">
        <w:rPr>
          <w:b/>
        </w:rPr>
        <w:t>PROTOCOL:</w:t>
      </w:r>
    </w:p>
    <w:p w14:paraId="58BDD8F3" w14:textId="77777777" w:rsidR="007126BF" w:rsidRPr="002226D2" w:rsidRDefault="007126BF" w:rsidP="002B703F">
      <w:pPr>
        <w:rPr>
          <w:b/>
        </w:rPr>
      </w:pPr>
    </w:p>
    <w:p w14:paraId="6ABCFBD5" w14:textId="5F2A4FEF" w:rsidR="00C45849" w:rsidRPr="000B5A75" w:rsidRDefault="005C778B" w:rsidP="002B703F">
      <w:pPr>
        <w:rPr>
          <w:bCs/>
        </w:rPr>
      </w:pPr>
      <w:r w:rsidRPr="000B5A75">
        <w:rPr>
          <w:bCs/>
        </w:rPr>
        <w:t>NOTE:</w:t>
      </w:r>
      <w:r w:rsidR="007126BF" w:rsidRPr="000B5A75">
        <w:rPr>
          <w:bCs/>
        </w:rPr>
        <w:t xml:space="preserve"> </w:t>
      </w:r>
      <w:r w:rsidR="00C45849" w:rsidRPr="000B5A75">
        <w:rPr>
          <w:bCs/>
        </w:rPr>
        <w:t xml:space="preserve">Open the R-studio program and load R file “DEGs.R”, the file can be acquired </w:t>
      </w:r>
      <w:r w:rsidR="002B703F" w:rsidRPr="000B5A75">
        <w:rPr>
          <w:bCs/>
        </w:rPr>
        <w:t>from</w:t>
      </w:r>
      <w:r w:rsidR="00C45849" w:rsidRPr="000B5A75">
        <w:rPr>
          <w:bCs/>
        </w:rPr>
        <w:t xml:space="preserve"> </w:t>
      </w:r>
      <w:r w:rsidR="00966BF4" w:rsidRPr="000B5A75">
        <w:rPr>
          <w:bCs/>
        </w:rPr>
        <w:t>S</w:t>
      </w:r>
      <w:r w:rsidR="00C45849" w:rsidRPr="000B5A75">
        <w:rPr>
          <w:bCs/>
        </w:rPr>
        <w:t>upplementary files</w:t>
      </w:r>
      <w:r w:rsidR="00966BF4" w:rsidRPr="000B5A75">
        <w:rPr>
          <w:bCs/>
        </w:rPr>
        <w:t>/Scripts</w:t>
      </w:r>
      <w:r w:rsidR="007126BF" w:rsidRPr="000B5A75">
        <w:rPr>
          <w:bCs/>
        </w:rPr>
        <w:t xml:space="preserve">. </w:t>
      </w:r>
    </w:p>
    <w:p w14:paraId="2497E73F" w14:textId="77777777" w:rsidR="007126BF" w:rsidRPr="002226D2" w:rsidRDefault="007126BF" w:rsidP="002B703F">
      <w:pPr>
        <w:rPr>
          <w:b/>
        </w:rPr>
      </w:pPr>
    </w:p>
    <w:p w14:paraId="4D303B85" w14:textId="0D9CCDA4" w:rsidR="00A568A7" w:rsidRPr="002226D2" w:rsidRDefault="00460131" w:rsidP="002B703F">
      <w:pPr>
        <w:pStyle w:val="a8"/>
        <w:numPr>
          <w:ilvl w:val="0"/>
          <w:numId w:val="27"/>
        </w:numPr>
        <w:pBdr>
          <w:top w:val="nil"/>
          <w:left w:val="nil"/>
          <w:bottom w:val="nil"/>
          <w:right w:val="nil"/>
          <w:between w:val="nil"/>
        </w:pBdr>
        <w:ind w:left="0" w:firstLineChars="0" w:firstLine="0"/>
        <w:rPr>
          <w:b/>
          <w:color w:val="000000"/>
        </w:rPr>
      </w:pPr>
      <w:r w:rsidRPr="002226D2">
        <w:rPr>
          <w:b/>
          <w:color w:val="000000"/>
        </w:rPr>
        <w:t>Downloading and pre-processing of data</w:t>
      </w:r>
    </w:p>
    <w:p w14:paraId="5389C479" w14:textId="77777777" w:rsidR="002226D2" w:rsidRPr="002226D2" w:rsidRDefault="002226D2" w:rsidP="002B703F">
      <w:pPr>
        <w:pStyle w:val="a8"/>
        <w:pBdr>
          <w:top w:val="nil"/>
          <w:left w:val="nil"/>
          <w:bottom w:val="nil"/>
          <w:right w:val="nil"/>
          <w:between w:val="nil"/>
        </w:pBdr>
        <w:ind w:firstLineChars="0" w:firstLine="0"/>
        <w:rPr>
          <w:b/>
          <w:color w:val="000000"/>
        </w:rPr>
      </w:pPr>
    </w:p>
    <w:p w14:paraId="3DFE4EF2" w14:textId="5770B438" w:rsidR="00FA1F42" w:rsidRDefault="00FA1F42" w:rsidP="002B703F">
      <w:pPr>
        <w:pStyle w:val="a8"/>
        <w:numPr>
          <w:ilvl w:val="1"/>
          <w:numId w:val="27"/>
        </w:numPr>
        <w:pBdr>
          <w:top w:val="nil"/>
          <w:left w:val="nil"/>
          <w:bottom w:val="nil"/>
          <w:right w:val="nil"/>
          <w:between w:val="nil"/>
        </w:pBdr>
        <w:ind w:left="0" w:firstLineChars="0" w:firstLine="0"/>
        <w:rPr>
          <w:bCs/>
          <w:color w:val="000000"/>
          <w:lang w:eastAsia="zh-CN"/>
        </w:rPr>
      </w:pPr>
      <w:r w:rsidRPr="002226D2">
        <w:rPr>
          <w:bCs/>
          <w:color w:val="000000"/>
          <w:lang w:eastAsia="zh-CN"/>
        </w:rPr>
        <w:t>Download the high-throughput sequencing (HTSeq) count data of cholangiocarcinoma (CHOL) from The Cancer Genome Atlas (TCGA</w:t>
      </w:r>
      <w:r w:rsidR="000B5A75">
        <w:rPr>
          <w:bCs/>
          <w:color w:val="000000"/>
          <w:lang w:eastAsia="zh-CN"/>
        </w:rPr>
        <w:t>). T</w:t>
      </w:r>
      <w:r w:rsidRPr="002226D2">
        <w:rPr>
          <w:bCs/>
          <w:color w:val="000000"/>
          <w:lang w:eastAsia="zh-CN"/>
        </w:rPr>
        <w:t>his step can be easily</w:t>
      </w:r>
      <w:bookmarkStart w:id="8" w:name="_Hlk74137570"/>
      <w:r w:rsidRPr="002226D2">
        <w:rPr>
          <w:bCs/>
          <w:color w:val="000000"/>
          <w:lang w:eastAsia="zh-CN"/>
        </w:rPr>
        <w:t xml:space="preserve"> achieved</w:t>
      </w:r>
      <w:bookmarkEnd w:id="8"/>
      <w:r w:rsidRPr="002226D2">
        <w:rPr>
          <w:bCs/>
          <w:color w:val="000000"/>
          <w:lang w:eastAsia="zh-CN"/>
        </w:rPr>
        <w:t xml:space="preserve"> by the following R code.</w:t>
      </w:r>
    </w:p>
    <w:p w14:paraId="7B609069" w14:textId="77777777" w:rsidR="002226D2" w:rsidRPr="002226D2" w:rsidRDefault="002226D2" w:rsidP="002B703F">
      <w:pPr>
        <w:pStyle w:val="a8"/>
        <w:pBdr>
          <w:top w:val="nil"/>
          <w:left w:val="nil"/>
          <w:bottom w:val="nil"/>
          <w:right w:val="nil"/>
          <w:between w:val="nil"/>
        </w:pBdr>
        <w:ind w:firstLineChars="0" w:firstLine="0"/>
        <w:rPr>
          <w:bCs/>
          <w:color w:val="000000"/>
          <w:lang w:eastAsia="zh-CN"/>
        </w:rPr>
      </w:pPr>
    </w:p>
    <w:p w14:paraId="45543587" w14:textId="69282207" w:rsidR="002226D2" w:rsidRPr="002226D2" w:rsidRDefault="00FA1F42" w:rsidP="002B703F">
      <w:pPr>
        <w:pStyle w:val="a8"/>
        <w:numPr>
          <w:ilvl w:val="1"/>
          <w:numId w:val="27"/>
        </w:numPr>
        <w:pBdr>
          <w:top w:val="nil"/>
          <w:left w:val="nil"/>
          <w:bottom w:val="nil"/>
          <w:right w:val="nil"/>
          <w:between w:val="nil"/>
        </w:pBdr>
        <w:ind w:left="0" w:firstLineChars="0" w:firstLine="0"/>
        <w:rPr>
          <w:bCs/>
          <w:color w:val="000000"/>
          <w:lang w:eastAsia="zh-CN"/>
        </w:rPr>
      </w:pPr>
      <w:r w:rsidRPr="002226D2">
        <w:rPr>
          <w:rFonts w:eastAsia="Microsoft Yi Baiti"/>
          <w:bCs/>
          <w:color w:val="000000"/>
          <w:lang w:eastAsia="zh-CN"/>
        </w:rPr>
        <w:lastRenderedPageBreak/>
        <w:t xml:space="preserve">Click </w:t>
      </w:r>
      <w:r w:rsidR="005C778B" w:rsidRPr="005C778B">
        <w:rPr>
          <w:rFonts w:eastAsia="Microsoft Yi Baiti"/>
          <w:b/>
          <w:color w:val="000000"/>
          <w:lang w:eastAsia="zh-CN"/>
        </w:rPr>
        <w:t>Run</w:t>
      </w:r>
      <w:r w:rsidRPr="002226D2">
        <w:rPr>
          <w:rFonts w:eastAsia="Microsoft Yi Baiti"/>
          <w:bCs/>
          <w:color w:val="000000"/>
          <w:lang w:eastAsia="zh-CN"/>
        </w:rPr>
        <w:t xml:space="preserve"> to install R packages</w:t>
      </w:r>
      <w:r w:rsidR="002226D2">
        <w:rPr>
          <w:rFonts w:eastAsia="Microsoft Yi Baiti"/>
          <w:bCs/>
          <w:color w:val="000000"/>
          <w:lang w:eastAsia="zh-CN"/>
        </w:rPr>
        <w:t>.</w:t>
      </w:r>
    </w:p>
    <w:p w14:paraId="530C9495" w14:textId="77777777" w:rsidR="00CE436E" w:rsidRDefault="00CE436E" w:rsidP="002B703F">
      <w:pPr>
        <w:pStyle w:val="a8"/>
        <w:pBdr>
          <w:top w:val="nil"/>
          <w:left w:val="nil"/>
          <w:bottom w:val="nil"/>
          <w:right w:val="nil"/>
          <w:between w:val="nil"/>
        </w:pBdr>
        <w:ind w:firstLineChars="0" w:firstLine="0"/>
        <w:rPr>
          <w:rFonts w:eastAsia="Microsoft Yi Baiti"/>
          <w:bCs/>
          <w:color w:val="000000"/>
          <w:lang w:eastAsia="zh-CN"/>
        </w:rPr>
      </w:pPr>
    </w:p>
    <w:p w14:paraId="231A3B45" w14:textId="491DA8B2" w:rsidR="002226D2" w:rsidRPr="005C778B" w:rsidRDefault="00CE436E" w:rsidP="002B703F">
      <w:pPr>
        <w:pStyle w:val="a8"/>
        <w:numPr>
          <w:ilvl w:val="1"/>
          <w:numId w:val="27"/>
        </w:numPr>
        <w:pBdr>
          <w:top w:val="nil"/>
          <w:left w:val="nil"/>
          <w:bottom w:val="nil"/>
          <w:right w:val="nil"/>
          <w:between w:val="nil"/>
        </w:pBdr>
        <w:ind w:left="0" w:firstLineChars="0" w:firstLine="0"/>
        <w:rPr>
          <w:rFonts w:eastAsia="Microsoft Yi Baiti"/>
          <w:bCs/>
          <w:color w:val="000000"/>
          <w:lang w:eastAsia="zh-CN"/>
        </w:rPr>
      </w:pPr>
      <w:r w:rsidRPr="00CE436E">
        <w:rPr>
          <w:rFonts w:eastAsia="Microsoft Yi Baiti"/>
          <w:bCs/>
          <w:color w:val="000000"/>
          <w:lang w:eastAsia="zh-CN"/>
        </w:rPr>
        <w:t xml:space="preserve">Click </w:t>
      </w:r>
      <w:r w:rsidR="005C778B" w:rsidRPr="005C778B">
        <w:rPr>
          <w:rFonts w:eastAsia="Microsoft Yi Baiti"/>
          <w:b/>
          <w:color w:val="000000"/>
          <w:lang w:eastAsia="zh-CN"/>
        </w:rPr>
        <w:t>Run</w:t>
      </w:r>
      <w:r w:rsidR="005C778B" w:rsidRPr="002226D2">
        <w:rPr>
          <w:rFonts w:eastAsia="Microsoft Yi Baiti"/>
          <w:bCs/>
          <w:color w:val="000000"/>
          <w:lang w:eastAsia="zh-CN"/>
        </w:rPr>
        <w:t xml:space="preserve"> </w:t>
      </w:r>
      <w:r w:rsidRPr="00CE436E">
        <w:rPr>
          <w:rFonts w:eastAsia="Microsoft Yi Baiti"/>
          <w:bCs/>
          <w:color w:val="000000"/>
          <w:lang w:eastAsia="zh-CN"/>
        </w:rPr>
        <w:t>to load R packages</w:t>
      </w:r>
      <w:r w:rsidR="005C778B">
        <w:rPr>
          <w:rFonts w:eastAsia="Microsoft Yi Baiti"/>
          <w:bCs/>
          <w:color w:val="000000"/>
          <w:lang w:eastAsia="zh-CN"/>
        </w:rPr>
        <w:t>.</w:t>
      </w:r>
    </w:p>
    <w:p w14:paraId="6C311B13" w14:textId="77777777"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if(!requireNamespace("BiocManager", quietly=TRUE))</w:t>
      </w:r>
    </w:p>
    <w:p w14:paraId="32E891DA" w14:textId="77777777"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  + install.packages("BiocManager")</w:t>
      </w:r>
    </w:p>
    <w:p w14:paraId="1F302C0B" w14:textId="77777777"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BiocManager::install(c("TCGAbiolinks", "SummarizedExperiment"))</w:t>
      </w:r>
    </w:p>
    <w:p w14:paraId="1822E212" w14:textId="77777777" w:rsidR="005C778B" w:rsidRDefault="005C778B" w:rsidP="002B703F">
      <w:pPr>
        <w:pBdr>
          <w:top w:val="nil"/>
          <w:left w:val="nil"/>
          <w:bottom w:val="nil"/>
          <w:right w:val="nil"/>
          <w:between w:val="nil"/>
        </w:pBdr>
        <w:rPr>
          <w:rFonts w:eastAsia="Microsoft Yi Baiti"/>
          <w:bCs/>
          <w:color w:val="000000"/>
          <w:lang w:eastAsia="zh-CN"/>
        </w:rPr>
      </w:pPr>
    </w:p>
    <w:p w14:paraId="106D8E1B" w14:textId="3BDFACB9" w:rsidR="002226D2" w:rsidRPr="005C778B" w:rsidRDefault="005C778B" w:rsidP="002B703F">
      <w:pPr>
        <w:pStyle w:val="a8"/>
        <w:numPr>
          <w:ilvl w:val="1"/>
          <w:numId w:val="27"/>
        </w:numPr>
        <w:pBdr>
          <w:top w:val="nil"/>
          <w:left w:val="nil"/>
          <w:bottom w:val="nil"/>
          <w:right w:val="nil"/>
          <w:between w:val="nil"/>
        </w:pBdr>
        <w:ind w:left="0" w:firstLineChars="0" w:firstLine="0"/>
        <w:rPr>
          <w:rFonts w:eastAsia="Microsoft Yi Baiti"/>
          <w:bCs/>
          <w:color w:val="000000"/>
          <w:lang w:eastAsia="zh-CN"/>
        </w:rPr>
      </w:pPr>
      <w:r w:rsidRPr="005C778B">
        <w:rPr>
          <w:rFonts w:eastAsia="Microsoft Yi Baiti"/>
          <w:bCs/>
          <w:color w:val="000000"/>
          <w:lang w:eastAsia="zh-CN"/>
        </w:rPr>
        <w:t xml:space="preserve">Set </w:t>
      </w:r>
      <w:r w:rsidR="002B703F">
        <w:rPr>
          <w:rFonts w:eastAsia="Microsoft Yi Baiti"/>
          <w:bCs/>
          <w:color w:val="000000"/>
          <w:lang w:eastAsia="zh-CN"/>
        </w:rPr>
        <w:t xml:space="preserve">the </w:t>
      </w:r>
      <w:r w:rsidRPr="005C778B">
        <w:rPr>
          <w:rFonts w:eastAsia="Microsoft Yi Baiti"/>
          <w:bCs/>
          <w:color w:val="000000"/>
          <w:lang w:eastAsia="zh-CN"/>
        </w:rPr>
        <w:t>working directory</w:t>
      </w:r>
      <w:r>
        <w:rPr>
          <w:rFonts w:eastAsia="Microsoft Yi Baiti"/>
          <w:bCs/>
          <w:color w:val="000000"/>
          <w:lang w:eastAsia="zh-CN"/>
        </w:rPr>
        <w:t>.</w:t>
      </w:r>
    </w:p>
    <w:p w14:paraId="735263AF" w14:textId="7623BEE4"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library</w:t>
      </w:r>
      <w:r w:rsidR="005C778B" w:rsidRPr="002226D2">
        <w:rPr>
          <w:rFonts w:eastAsia="Microsoft Yi Baiti"/>
          <w:bCs/>
          <w:color w:val="000000"/>
          <w:lang w:eastAsia="zh-CN"/>
        </w:rPr>
        <w:t xml:space="preserve"> </w:t>
      </w:r>
      <w:r w:rsidRPr="002226D2">
        <w:rPr>
          <w:rFonts w:eastAsia="Microsoft Yi Baiti"/>
          <w:bCs/>
          <w:color w:val="000000"/>
          <w:lang w:eastAsia="zh-CN"/>
        </w:rPr>
        <w:t>(TCGAbiolinks)</w:t>
      </w:r>
    </w:p>
    <w:p w14:paraId="3AC72D8E" w14:textId="77777777"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library(SummarizedExperiment)</w:t>
      </w:r>
    </w:p>
    <w:p w14:paraId="062B7988" w14:textId="628354B3" w:rsidR="00FA1F4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setwd("C:/Users/LIUSHIYI/Desktop") </w:t>
      </w:r>
    </w:p>
    <w:p w14:paraId="3D25A84B" w14:textId="77777777" w:rsidR="002226D2" w:rsidRPr="002226D2" w:rsidRDefault="002226D2" w:rsidP="002B703F">
      <w:pPr>
        <w:pBdr>
          <w:top w:val="nil"/>
          <w:left w:val="nil"/>
          <w:bottom w:val="nil"/>
          <w:right w:val="nil"/>
          <w:between w:val="nil"/>
        </w:pBdr>
        <w:rPr>
          <w:rFonts w:eastAsia="Microsoft Yi Baiti"/>
          <w:bCs/>
          <w:color w:val="000000"/>
          <w:lang w:eastAsia="zh-CN"/>
        </w:rPr>
      </w:pPr>
    </w:p>
    <w:p w14:paraId="36F9B203" w14:textId="6A2DB73C" w:rsidR="005C778B" w:rsidRDefault="005C778B" w:rsidP="002B703F">
      <w:pPr>
        <w:pStyle w:val="a8"/>
        <w:numPr>
          <w:ilvl w:val="1"/>
          <w:numId w:val="27"/>
        </w:numPr>
        <w:pBdr>
          <w:top w:val="nil"/>
          <w:left w:val="nil"/>
          <w:bottom w:val="nil"/>
          <w:right w:val="nil"/>
          <w:between w:val="nil"/>
        </w:pBdr>
        <w:ind w:left="0" w:firstLineChars="0" w:firstLine="0"/>
        <w:rPr>
          <w:rFonts w:eastAsia="Microsoft Yi Baiti"/>
          <w:bCs/>
          <w:color w:val="000000"/>
          <w:lang w:eastAsia="zh-CN"/>
        </w:rPr>
      </w:pPr>
      <w:r w:rsidRPr="005C778B">
        <w:rPr>
          <w:rFonts w:eastAsia="Microsoft Yi Baiti"/>
          <w:bCs/>
          <w:color w:val="000000"/>
          <w:lang w:eastAsia="zh-CN"/>
        </w:rPr>
        <w:t>Choose the cancer type</w:t>
      </w:r>
      <w:r>
        <w:rPr>
          <w:rFonts w:eastAsia="Microsoft Yi Baiti"/>
          <w:bCs/>
          <w:color w:val="000000"/>
          <w:lang w:eastAsia="zh-CN"/>
        </w:rPr>
        <w:t>.</w:t>
      </w:r>
    </w:p>
    <w:p w14:paraId="4CE1FAD2" w14:textId="44C43A34" w:rsidR="00FA1F42" w:rsidRPr="005C778B" w:rsidRDefault="00FA1F42" w:rsidP="002B703F">
      <w:pPr>
        <w:pBdr>
          <w:top w:val="nil"/>
          <w:left w:val="nil"/>
          <w:bottom w:val="nil"/>
          <w:right w:val="nil"/>
          <w:between w:val="nil"/>
        </w:pBdr>
        <w:rPr>
          <w:rFonts w:eastAsia="Microsoft Yi Baiti"/>
          <w:bCs/>
          <w:color w:val="000000"/>
          <w:lang w:eastAsia="zh-CN"/>
        </w:rPr>
      </w:pPr>
      <w:r w:rsidRPr="005C778B">
        <w:rPr>
          <w:rFonts w:eastAsia="Microsoft Yi Baiti"/>
          <w:bCs/>
          <w:color w:val="000000"/>
          <w:lang w:eastAsia="zh-CN"/>
        </w:rPr>
        <w:t xml:space="preserve">cancer &lt;- "TCGA-CHOL" </w:t>
      </w:r>
    </w:p>
    <w:p w14:paraId="158ACA6B" w14:textId="77777777" w:rsidR="002226D2" w:rsidRPr="002226D2" w:rsidRDefault="002226D2" w:rsidP="002B703F">
      <w:pPr>
        <w:pBdr>
          <w:top w:val="nil"/>
          <w:left w:val="nil"/>
          <w:bottom w:val="nil"/>
          <w:right w:val="nil"/>
          <w:between w:val="nil"/>
        </w:pBdr>
        <w:rPr>
          <w:rFonts w:eastAsia="Microsoft Yi Baiti"/>
          <w:bCs/>
          <w:color w:val="000000"/>
          <w:lang w:eastAsia="zh-CN"/>
        </w:rPr>
      </w:pPr>
    </w:p>
    <w:p w14:paraId="58979A39" w14:textId="163899E6" w:rsidR="005C778B" w:rsidRPr="005C778B" w:rsidRDefault="005C778B" w:rsidP="002B703F">
      <w:pPr>
        <w:pStyle w:val="a8"/>
        <w:numPr>
          <w:ilvl w:val="1"/>
          <w:numId w:val="27"/>
        </w:numPr>
        <w:pBdr>
          <w:top w:val="nil"/>
          <w:left w:val="nil"/>
          <w:bottom w:val="nil"/>
          <w:right w:val="nil"/>
          <w:between w:val="nil"/>
        </w:pBdr>
        <w:ind w:left="0" w:firstLineChars="0" w:firstLine="0"/>
        <w:rPr>
          <w:rFonts w:eastAsia="Microsoft Yi Baiti"/>
          <w:bCs/>
          <w:color w:val="000000"/>
          <w:lang w:eastAsia="zh-CN"/>
        </w:rPr>
      </w:pPr>
      <w:r w:rsidRPr="005C778B">
        <w:rPr>
          <w:rFonts w:eastAsia="Microsoft Yi Baiti"/>
          <w:bCs/>
          <w:color w:val="000000"/>
          <w:lang w:eastAsia="zh-CN"/>
        </w:rPr>
        <w:t xml:space="preserve">Run the R code from the "GDCquery.R" file to download the data. </w:t>
      </w:r>
      <w:r w:rsidR="002B703F">
        <w:rPr>
          <w:rFonts w:eastAsia="Microsoft Yi Baiti"/>
          <w:bCs/>
          <w:color w:val="000000"/>
          <w:lang w:eastAsia="zh-CN"/>
        </w:rPr>
        <w:t>The f</w:t>
      </w:r>
      <w:r w:rsidRPr="005C778B">
        <w:rPr>
          <w:rFonts w:eastAsia="Microsoft Yi Baiti"/>
          <w:bCs/>
          <w:color w:val="000000"/>
          <w:lang w:eastAsia="zh-CN"/>
        </w:rPr>
        <w:t>ile "GDCquery.R" ca</w:t>
      </w:r>
      <w:r>
        <w:rPr>
          <w:rFonts w:eastAsia="Microsoft Yi Baiti"/>
          <w:bCs/>
          <w:color w:val="000000"/>
          <w:lang w:eastAsia="zh-CN"/>
        </w:rPr>
        <w:t xml:space="preserve">n </w:t>
      </w:r>
      <w:r w:rsidRPr="005C778B">
        <w:rPr>
          <w:rFonts w:eastAsia="Microsoft Yi Baiti"/>
          <w:bCs/>
          <w:color w:val="000000"/>
          <w:lang w:eastAsia="zh-CN"/>
        </w:rPr>
        <w:t>be acquired from Supplementary files/Scripts:</w:t>
      </w:r>
    </w:p>
    <w:p w14:paraId="14602EC5" w14:textId="027EE158"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source("Supplementary files/Scripts/GDCquery.R") </w:t>
      </w:r>
    </w:p>
    <w:p w14:paraId="48EF054C" w14:textId="77777777"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head(cnt) </w:t>
      </w:r>
    </w:p>
    <w:p w14:paraId="14AB0443" w14:textId="77777777"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TCGA-3X-AAVA-01A-11R-A41I-07</w:t>
      </w:r>
    </w:p>
    <w:p w14:paraId="7FCF3509" w14:textId="1E2F7882"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ENSG00000000003                         4262 </w:t>
      </w:r>
    </w:p>
    <w:p w14:paraId="4B328B09" w14:textId="748872DB"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ENSG00000000005                          </w:t>
      </w:r>
      <w:r w:rsidR="00723FEB" w:rsidRPr="002226D2">
        <w:rPr>
          <w:rFonts w:eastAsia="Microsoft Yi Baiti"/>
          <w:bCs/>
          <w:color w:val="000000"/>
          <w:lang w:eastAsia="zh-CN"/>
        </w:rPr>
        <w:t xml:space="preserve"> </w:t>
      </w:r>
      <w:r w:rsidRPr="002226D2">
        <w:rPr>
          <w:rFonts w:eastAsia="Microsoft Yi Baiti"/>
          <w:bCs/>
          <w:color w:val="000000"/>
          <w:lang w:eastAsia="zh-CN"/>
        </w:rPr>
        <w:t xml:space="preserve"> 1 </w:t>
      </w:r>
    </w:p>
    <w:p w14:paraId="6D0CC058" w14:textId="5389A8D6"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ENSG00000000419                         1254 </w:t>
      </w:r>
    </w:p>
    <w:p w14:paraId="1D3BD546" w14:textId="5BBC5D29"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ENSG00000000457                          699 </w:t>
      </w:r>
    </w:p>
    <w:p w14:paraId="1B71A816" w14:textId="70FF33C3"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ENSG00000000460                          239 </w:t>
      </w:r>
    </w:p>
    <w:p w14:paraId="6FBAD424" w14:textId="65DAD957" w:rsidR="00FA1F42" w:rsidRPr="002226D2" w:rsidRDefault="00FA1F42"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ENSG00000000938                          334 </w:t>
      </w:r>
    </w:p>
    <w:p w14:paraId="2872D999" w14:textId="77777777" w:rsidR="00F311A7" w:rsidRPr="002226D2" w:rsidRDefault="00F311A7" w:rsidP="002B703F">
      <w:pPr>
        <w:pBdr>
          <w:top w:val="nil"/>
          <w:left w:val="nil"/>
          <w:bottom w:val="nil"/>
          <w:right w:val="nil"/>
          <w:between w:val="nil"/>
        </w:pBdr>
        <w:rPr>
          <w:bCs/>
          <w:color w:val="000000"/>
          <w:lang w:eastAsia="zh-CN"/>
        </w:rPr>
      </w:pPr>
    </w:p>
    <w:p w14:paraId="39BFC0A4" w14:textId="09DDBBC7" w:rsidR="00FA1F42" w:rsidRPr="002226D2" w:rsidRDefault="005C778B" w:rsidP="002B703F">
      <w:pPr>
        <w:pBdr>
          <w:top w:val="nil"/>
          <w:left w:val="nil"/>
          <w:bottom w:val="nil"/>
          <w:right w:val="nil"/>
          <w:between w:val="nil"/>
        </w:pBdr>
        <w:rPr>
          <w:bCs/>
          <w:color w:val="000000"/>
          <w:lang w:eastAsia="zh-CN"/>
        </w:rPr>
      </w:pPr>
      <w:r>
        <w:rPr>
          <w:bCs/>
          <w:color w:val="000000"/>
          <w:lang w:eastAsia="zh-CN"/>
        </w:rPr>
        <w:t>NOTE:</w:t>
      </w:r>
      <w:r w:rsidR="002226D2">
        <w:rPr>
          <w:bCs/>
          <w:color w:val="000000"/>
          <w:lang w:eastAsia="zh-CN"/>
        </w:rPr>
        <w:t xml:space="preserve"> </w:t>
      </w:r>
      <w:r w:rsidR="003831C4" w:rsidRPr="002226D2">
        <w:rPr>
          <w:bCs/>
          <w:color w:val="000000"/>
          <w:lang w:eastAsia="zh-CN"/>
        </w:rPr>
        <w:t>After execution, the CHOL</w:t>
      </w:r>
      <w:r w:rsidR="003831C4" w:rsidRPr="002226D2">
        <w:t xml:space="preserve"> </w:t>
      </w:r>
      <w:r w:rsidR="003831C4" w:rsidRPr="002226D2">
        <w:rPr>
          <w:bCs/>
          <w:color w:val="000000"/>
          <w:lang w:eastAsia="zh-CN"/>
        </w:rPr>
        <w:t xml:space="preserve">HTSeq count data will be downloaded and named </w:t>
      </w:r>
      <w:r w:rsidR="0050067F" w:rsidRPr="002226D2">
        <w:rPr>
          <w:bCs/>
          <w:color w:val="000000"/>
          <w:lang w:eastAsia="zh-CN"/>
        </w:rPr>
        <w:t>“</w:t>
      </w:r>
      <w:r w:rsidR="003831C4" w:rsidRPr="002226D2">
        <w:rPr>
          <w:bCs/>
          <w:color w:val="000000"/>
          <w:lang w:eastAsia="zh-CN"/>
        </w:rPr>
        <w:t>cnt</w:t>
      </w:r>
      <w:r w:rsidR="0050067F" w:rsidRPr="002226D2">
        <w:rPr>
          <w:bCs/>
          <w:color w:val="000000"/>
          <w:lang w:eastAsia="zh-CN"/>
        </w:rPr>
        <w:t>”</w:t>
      </w:r>
      <w:r w:rsidR="003831C4" w:rsidRPr="002226D2">
        <w:rPr>
          <w:bCs/>
          <w:color w:val="000000"/>
          <w:lang w:eastAsia="zh-CN"/>
        </w:rPr>
        <w:t xml:space="preserve">, where rows represent </w:t>
      </w:r>
      <w:r w:rsidR="00EA24A6" w:rsidRPr="002226D2">
        <w:rPr>
          <w:bCs/>
          <w:color w:val="000000"/>
          <w:lang w:eastAsia="zh-CN"/>
        </w:rPr>
        <w:t>e</w:t>
      </w:r>
      <w:r w:rsidR="003831C4" w:rsidRPr="002226D2">
        <w:rPr>
          <w:bCs/>
          <w:color w:val="000000"/>
          <w:lang w:eastAsia="zh-CN"/>
        </w:rPr>
        <w:t xml:space="preserve">nsemble </w:t>
      </w:r>
      <w:r w:rsidR="00EA24A6" w:rsidRPr="002226D2">
        <w:rPr>
          <w:bCs/>
          <w:color w:val="000000"/>
          <w:lang w:eastAsia="zh-CN"/>
        </w:rPr>
        <w:t xml:space="preserve">gene </w:t>
      </w:r>
      <w:r w:rsidR="003831C4" w:rsidRPr="002226D2">
        <w:rPr>
          <w:bCs/>
          <w:color w:val="000000"/>
          <w:lang w:eastAsia="zh-CN"/>
        </w:rPr>
        <w:t>ID</w:t>
      </w:r>
      <w:r w:rsidR="0050067F" w:rsidRPr="002226D2">
        <w:rPr>
          <w:bCs/>
          <w:color w:val="000000"/>
          <w:lang w:eastAsia="zh-CN"/>
        </w:rPr>
        <w:t>s</w:t>
      </w:r>
      <w:r w:rsidR="003831C4" w:rsidRPr="002226D2">
        <w:rPr>
          <w:bCs/>
          <w:color w:val="000000"/>
          <w:lang w:eastAsia="zh-CN"/>
        </w:rPr>
        <w:t xml:space="preserve"> and columns represent</w:t>
      </w:r>
      <w:r w:rsidR="00F26292" w:rsidRPr="002226D2">
        <w:rPr>
          <w:bCs/>
          <w:color w:val="000000"/>
          <w:lang w:eastAsia="zh-CN"/>
        </w:rPr>
        <w:t xml:space="preserve"> </w:t>
      </w:r>
      <w:r w:rsidR="003831C4" w:rsidRPr="002226D2">
        <w:rPr>
          <w:bCs/>
          <w:color w:val="000000"/>
          <w:lang w:eastAsia="zh-CN"/>
        </w:rPr>
        <w:t>sample</w:t>
      </w:r>
      <w:r w:rsidR="000D76B7">
        <w:rPr>
          <w:bCs/>
          <w:color w:val="000000"/>
          <w:lang w:eastAsia="zh-CN"/>
        </w:rPr>
        <w:t xml:space="preserve"> </w:t>
      </w:r>
      <w:r w:rsidR="003831C4" w:rsidRPr="002226D2">
        <w:rPr>
          <w:bCs/>
          <w:color w:val="000000"/>
          <w:lang w:eastAsia="zh-CN"/>
        </w:rPr>
        <w:t>ID</w:t>
      </w:r>
      <w:r w:rsidR="0050067F" w:rsidRPr="002226D2">
        <w:rPr>
          <w:bCs/>
          <w:color w:val="000000"/>
          <w:lang w:eastAsia="zh-CN"/>
        </w:rPr>
        <w:t>s</w:t>
      </w:r>
      <w:r w:rsidR="008669AC" w:rsidRPr="002226D2">
        <w:rPr>
          <w:bCs/>
          <w:color w:val="000000"/>
          <w:lang w:eastAsia="zh-CN"/>
        </w:rPr>
        <w:t>.</w:t>
      </w:r>
      <w:r w:rsidR="002226D2">
        <w:rPr>
          <w:bCs/>
          <w:color w:val="000000"/>
          <w:lang w:eastAsia="zh-CN"/>
        </w:rPr>
        <w:t xml:space="preserve"> </w:t>
      </w:r>
      <w:r w:rsidR="00FA1F42" w:rsidRPr="002226D2">
        <w:rPr>
          <w:bCs/>
          <w:color w:val="000000"/>
          <w:lang w:eastAsia="zh-CN"/>
        </w:rPr>
        <w:t>Please notice the numbers at positions 14-15 in the sample IDs</w:t>
      </w:r>
      <w:r w:rsidR="000D76B7">
        <w:rPr>
          <w:bCs/>
          <w:color w:val="000000"/>
          <w:lang w:eastAsia="zh-CN"/>
        </w:rPr>
        <w:t>;</w:t>
      </w:r>
      <w:r w:rsidR="00FA1F42" w:rsidRPr="002226D2">
        <w:rPr>
          <w:bCs/>
          <w:color w:val="000000"/>
          <w:lang w:eastAsia="zh-CN"/>
        </w:rPr>
        <w:t xml:space="preserve"> numbers rang</w:t>
      </w:r>
      <w:r w:rsidR="000D76B7">
        <w:rPr>
          <w:bCs/>
          <w:color w:val="000000"/>
          <w:lang w:eastAsia="zh-CN"/>
        </w:rPr>
        <w:t>ing</w:t>
      </w:r>
      <w:r w:rsidR="00FA1F42" w:rsidRPr="002226D2">
        <w:rPr>
          <w:bCs/>
          <w:color w:val="000000"/>
          <w:lang w:eastAsia="zh-CN"/>
        </w:rPr>
        <w:t xml:space="preserve"> from 01 to 09 indicate tumors</w:t>
      </w:r>
      <w:r w:rsidR="000D76B7">
        <w:rPr>
          <w:bCs/>
          <w:color w:val="000000"/>
          <w:lang w:eastAsia="zh-CN"/>
        </w:rPr>
        <w:t xml:space="preserve"> and </w:t>
      </w:r>
      <w:r w:rsidR="004C3785">
        <w:rPr>
          <w:bCs/>
          <w:color w:val="000000"/>
          <w:lang w:eastAsia="zh-CN"/>
        </w:rPr>
        <w:t>ranging</w:t>
      </w:r>
      <w:r w:rsidR="000D76B7">
        <w:rPr>
          <w:bCs/>
          <w:color w:val="000000"/>
          <w:lang w:eastAsia="zh-CN"/>
        </w:rPr>
        <w:t xml:space="preserve"> from </w:t>
      </w:r>
      <w:r w:rsidR="00FA1F42" w:rsidRPr="002226D2">
        <w:rPr>
          <w:bCs/>
          <w:color w:val="000000"/>
          <w:lang w:eastAsia="zh-CN"/>
        </w:rPr>
        <w:t>10 to 19 indicate normal tissues</w:t>
      </w:r>
      <w:r w:rsidR="000B5A75">
        <w:rPr>
          <w:bCs/>
          <w:color w:val="000000"/>
          <w:lang w:eastAsia="zh-CN"/>
        </w:rPr>
        <w:t>.</w:t>
      </w:r>
    </w:p>
    <w:p w14:paraId="7BDB94F7" w14:textId="77777777" w:rsidR="00FA1F42" w:rsidRPr="002226D2" w:rsidRDefault="00FA1F42" w:rsidP="002B703F">
      <w:pPr>
        <w:pStyle w:val="a8"/>
        <w:pBdr>
          <w:top w:val="nil"/>
          <w:left w:val="nil"/>
          <w:bottom w:val="nil"/>
          <w:right w:val="nil"/>
          <w:between w:val="nil"/>
        </w:pBdr>
        <w:ind w:firstLineChars="0" w:firstLine="0"/>
        <w:rPr>
          <w:bCs/>
          <w:color w:val="000000"/>
          <w:lang w:eastAsia="zh-CN"/>
        </w:rPr>
      </w:pPr>
    </w:p>
    <w:p w14:paraId="1E3FD4CB" w14:textId="51B4D338" w:rsidR="007D2D76" w:rsidRDefault="007D2D76" w:rsidP="002B703F">
      <w:pPr>
        <w:pBdr>
          <w:top w:val="nil"/>
          <w:left w:val="nil"/>
          <w:bottom w:val="nil"/>
          <w:right w:val="nil"/>
          <w:between w:val="nil"/>
        </w:pBdr>
        <w:rPr>
          <w:bCs/>
          <w:color w:val="000000"/>
          <w:lang w:eastAsia="zh-CN"/>
        </w:rPr>
      </w:pPr>
      <w:r w:rsidRPr="002226D2">
        <w:rPr>
          <w:bCs/>
          <w:color w:val="000000"/>
          <w:lang w:eastAsia="zh-CN"/>
        </w:rPr>
        <w:t>1.2 Conve</w:t>
      </w:r>
      <w:r w:rsidR="005C778B">
        <w:rPr>
          <w:bCs/>
          <w:color w:val="000000"/>
          <w:lang w:eastAsia="zh-CN"/>
        </w:rPr>
        <w:t>rt</w:t>
      </w:r>
      <w:r w:rsidRPr="002226D2">
        <w:rPr>
          <w:bCs/>
          <w:color w:val="000000"/>
          <w:lang w:eastAsia="zh-CN"/>
        </w:rPr>
        <w:t xml:space="preserve"> ensemble </w:t>
      </w:r>
      <w:r w:rsidR="002365A8" w:rsidRPr="002226D2">
        <w:rPr>
          <w:bCs/>
          <w:color w:val="000000"/>
          <w:lang w:eastAsia="zh-CN"/>
        </w:rPr>
        <w:t xml:space="preserve">gene </w:t>
      </w:r>
      <w:r w:rsidRPr="002226D2">
        <w:rPr>
          <w:bCs/>
          <w:color w:val="000000"/>
          <w:lang w:eastAsia="zh-CN"/>
        </w:rPr>
        <w:t>ID</w:t>
      </w:r>
      <w:r w:rsidR="0050067F" w:rsidRPr="002226D2">
        <w:rPr>
          <w:bCs/>
          <w:color w:val="000000"/>
          <w:lang w:eastAsia="zh-CN"/>
        </w:rPr>
        <w:t>s</w:t>
      </w:r>
      <w:r w:rsidRPr="002226D2">
        <w:rPr>
          <w:bCs/>
          <w:color w:val="000000"/>
          <w:lang w:eastAsia="zh-CN"/>
        </w:rPr>
        <w:t xml:space="preserve"> to gene symbol</w:t>
      </w:r>
      <w:r w:rsidR="0050067F" w:rsidRPr="002226D2">
        <w:rPr>
          <w:bCs/>
          <w:color w:val="000000"/>
          <w:lang w:eastAsia="zh-CN"/>
        </w:rPr>
        <w:t>s</w:t>
      </w:r>
      <w:r w:rsidR="005C778B">
        <w:rPr>
          <w:bCs/>
          <w:color w:val="000000"/>
          <w:lang w:eastAsia="zh-CN"/>
        </w:rPr>
        <w:t>.</w:t>
      </w:r>
    </w:p>
    <w:p w14:paraId="346F1A90" w14:textId="363EE3EB" w:rsidR="005C778B" w:rsidRDefault="005C778B" w:rsidP="002B703F">
      <w:pPr>
        <w:pBdr>
          <w:top w:val="nil"/>
          <w:left w:val="nil"/>
          <w:bottom w:val="nil"/>
          <w:right w:val="nil"/>
          <w:between w:val="nil"/>
        </w:pBdr>
        <w:rPr>
          <w:bCs/>
          <w:color w:val="000000"/>
          <w:lang w:eastAsia="zh-CN"/>
        </w:rPr>
      </w:pPr>
    </w:p>
    <w:p w14:paraId="25BA7268" w14:textId="310DF4AC" w:rsidR="005C778B" w:rsidRPr="002226D2" w:rsidRDefault="005C778B" w:rsidP="002B703F">
      <w:pPr>
        <w:pBdr>
          <w:top w:val="nil"/>
          <w:left w:val="nil"/>
          <w:bottom w:val="nil"/>
          <w:right w:val="nil"/>
          <w:between w:val="nil"/>
        </w:pBdr>
        <w:rPr>
          <w:bCs/>
          <w:color w:val="000000"/>
          <w:lang w:eastAsia="zh-CN"/>
        </w:rPr>
      </w:pPr>
      <w:r>
        <w:rPr>
          <w:rFonts w:eastAsia="Microsoft Yi Baiti"/>
          <w:bCs/>
          <w:color w:val="000000"/>
          <w:lang w:eastAsia="zh-CN"/>
        </w:rPr>
        <w:t xml:space="preserve">1.2.1. </w:t>
      </w:r>
      <w:r w:rsidRPr="002226D2">
        <w:rPr>
          <w:rFonts w:eastAsia="Microsoft Yi Baiti"/>
          <w:bCs/>
          <w:color w:val="000000"/>
          <w:lang w:eastAsia="zh-CN"/>
        </w:rPr>
        <w:t>Import the annotation file into R according to its storage path</w:t>
      </w:r>
      <w:r w:rsidR="002B703F">
        <w:rPr>
          <w:rFonts w:eastAsia="Microsoft Yi Baiti"/>
          <w:bCs/>
          <w:color w:val="000000"/>
          <w:lang w:eastAsia="zh-CN"/>
        </w:rPr>
        <w:t>. T</w:t>
      </w:r>
      <w:r w:rsidRPr="002226D2">
        <w:rPr>
          <w:rFonts w:eastAsia="Microsoft Yi Baiti"/>
          <w:bCs/>
          <w:color w:val="000000"/>
          <w:lang w:eastAsia="zh-CN"/>
        </w:rPr>
        <w:t>he annotation file (gencode.v22.annotation.gtf) can be acquired from Supplementary files</w:t>
      </w:r>
      <w:r w:rsidR="002B703F">
        <w:rPr>
          <w:rFonts w:eastAsia="Microsoft Yi Baiti"/>
          <w:bCs/>
          <w:color w:val="000000"/>
          <w:lang w:eastAsia="zh-CN"/>
        </w:rPr>
        <w:t>.</w:t>
      </w:r>
    </w:p>
    <w:p w14:paraId="4E843EDA" w14:textId="74F91542" w:rsidR="00E5422A" w:rsidRDefault="00E5422A"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gtf_v22 &lt;- rtracklayer::import('Supplementary files/gencode.v22.annotation.gtf') </w:t>
      </w:r>
    </w:p>
    <w:p w14:paraId="12B178BE" w14:textId="77777777" w:rsidR="005C778B" w:rsidRPr="002226D2" w:rsidRDefault="005C778B" w:rsidP="002B703F">
      <w:pPr>
        <w:pBdr>
          <w:top w:val="nil"/>
          <w:left w:val="nil"/>
          <w:bottom w:val="nil"/>
          <w:right w:val="nil"/>
          <w:between w:val="nil"/>
        </w:pBdr>
        <w:rPr>
          <w:rFonts w:eastAsia="Microsoft Yi Baiti"/>
          <w:bCs/>
          <w:color w:val="000000"/>
          <w:lang w:eastAsia="zh-CN"/>
        </w:rPr>
      </w:pPr>
    </w:p>
    <w:p w14:paraId="66DDD323" w14:textId="10FE7EF3" w:rsidR="005C778B" w:rsidRDefault="005C778B" w:rsidP="002B703F">
      <w:pPr>
        <w:pBdr>
          <w:top w:val="nil"/>
          <w:left w:val="nil"/>
          <w:bottom w:val="nil"/>
          <w:right w:val="nil"/>
          <w:between w:val="nil"/>
        </w:pBdr>
        <w:rPr>
          <w:rFonts w:eastAsia="Microsoft Yi Baiti"/>
          <w:bCs/>
          <w:color w:val="000000"/>
          <w:lang w:eastAsia="zh-CN"/>
        </w:rPr>
      </w:pPr>
      <w:r>
        <w:rPr>
          <w:rFonts w:eastAsia="Microsoft Yi Baiti"/>
          <w:bCs/>
          <w:color w:val="000000"/>
          <w:lang w:eastAsia="zh-CN"/>
        </w:rPr>
        <w:t xml:space="preserve">1.2.2. </w:t>
      </w:r>
      <w:r w:rsidRPr="002226D2">
        <w:rPr>
          <w:rFonts w:eastAsia="Microsoft Yi Baiti"/>
          <w:bCs/>
          <w:color w:val="000000"/>
          <w:lang w:eastAsia="zh-CN"/>
        </w:rPr>
        <w:t>Run the R code from the "gtf_v22.R" file, which can be acquired from Supplementary files/Scripts</w:t>
      </w:r>
      <w:r>
        <w:rPr>
          <w:rFonts w:eastAsia="Microsoft Yi Baiti"/>
          <w:bCs/>
          <w:color w:val="000000"/>
          <w:lang w:eastAsia="zh-CN"/>
        </w:rPr>
        <w:t>:</w:t>
      </w:r>
    </w:p>
    <w:p w14:paraId="426C09FC" w14:textId="34AC0963" w:rsidR="00E5422A" w:rsidRDefault="00E5422A"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source("Supplementary files/Scripts/gtf_v22.R") </w:t>
      </w:r>
    </w:p>
    <w:p w14:paraId="46F0EA8A" w14:textId="77777777" w:rsidR="005C778B" w:rsidRPr="002226D2" w:rsidRDefault="005C778B" w:rsidP="002B703F">
      <w:pPr>
        <w:pBdr>
          <w:top w:val="nil"/>
          <w:left w:val="nil"/>
          <w:bottom w:val="nil"/>
          <w:right w:val="nil"/>
          <w:between w:val="nil"/>
        </w:pBdr>
        <w:rPr>
          <w:rFonts w:eastAsia="Microsoft Yi Baiti"/>
          <w:bCs/>
          <w:color w:val="000000"/>
          <w:lang w:eastAsia="zh-CN"/>
        </w:rPr>
      </w:pPr>
    </w:p>
    <w:p w14:paraId="0BC84543" w14:textId="509F5828" w:rsidR="005C778B" w:rsidRDefault="005C778B" w:rsidP="002B703F">
      <w:pPr>
        <w:pBdr>
          <w:top w:val="nil"/>
          <w:left w:val="nil"/>
          <w:bottom w:val="nil"/>
          <w:right w:val="nil"/>
          <w:between w:val="nil"/>
        </w:pBdr>
        <w:rPr>
          <w:rFonts w:eastAsia="Microsoft Yi Baiti"/>
          <w:bCs/>
          <w:color w:val="000000"/>
          <w:lang w:eastAsia="zh-CN"/>
        </w:rPr>
      </w:pPr>
      <w:r>
        <w:rPr>
          <w:rFonts w:eastAsia="Microsoft Yi Baiti"/>
          <w:bCs/>
          <w:color w:val="000000"/>
          <w:lang w:eastAsia="zh-CN"/>
        </w:rPr>
        <w:t>1.2.3.</w:t>
      </w:r>
      <w:r w:rsidRPr="002226D2">
        <w:rPr>
          <w:rFonts w:eastAsia="Microsoft Yi Baiti"/>
          <w:bCs/>
          <w:color w:val="000000"/>
          <w:lang w:eastAsia="zh-CN"/>
        </w:rPr>
        <w:t xml:space="preserve"> Apply </w:t>
      </w:r>
      <w:r w:rsidR="002B703F">
        <w:rPr>
          <w:rFonts w:eastAsia="Microsoft Yi Baiti"/>
          <w:bCs/>
          <w:color w:val="000000"/>
          <w:lang w:eastAsia="zh-CN"/>
        </w:rPr>
        <w:t xml:space="preserve">the </w:t>
      </w:r>
      <w:r w:rsidRPr="002226D2">
        <w:rPr>
          <w:rFonts w:eastAsia="Microsoft Yi Baiti"/>
          <w:bCs/>
          <w:color w:val="000000"/>
          <w:lang w:eastAsia="zh-CN"/>
        </w:rPr>
        <w:t>function "ann" to convert the ensemble gene IDs to gene symbols</w:t>
      </w:r>
      <w:r>
        <w:rPr>
          <w:rFonts w:eastAsia="Microsoft Yi Baiti"/>
          <w:bCs/>
          <w:color w:val="000000"/>
          <w:lang w:eastAsia="zh-CN"/>
        </w:rPr>
        <w:t>.</w:t>
      </w:r>
    </w:p>
    <w:p w14:paraId="1DFF6D8C" w14:textId="14E40CB5" w:rsidR="000E3D06" w:rsidRPr="002226D2" w:rsidRDefault="00E5422A"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cnt=ann(cnt,gtf_v22) </w:t>
      </w:r>
    </w:p>
    <w:p w14:paraId="35CD47A3" w14:textId="77777777" w:rsidR="001D3D97" w:rsidRPr="002226D2" w:rsidRDefault="001D3D97" w:rsidP="002B703F">
      <w:pPr>
        <w:pBdr>
          <w:top w:val="nil"/>
          <w:left w:val="nil"/>
          <w:bottom w:val="nil"/>
          <w:right w:val="nil"/>
          <w:between w:val="nil"/>
        </w:pBdr>
        <w:rPr>
          <w:bCs/>
          <w:color w:val="000000"/>
          <w:lang w:eastAsia="zh-CN"/>
        </w:rPr>
      </w:pPr>
    </w:p>
    <w:p w14:paraId="716704BB" w14:textId="55CF7C13" w:rsidR="008E314A" w:rsidRPr="002226D2" w:rsidRDefault="008E314A" w:rsidP="002B703F">
      <w:pPr>
        <w:pBdr>
          <w:top w:val="nil"/>
          <w:left w:val="nil"/>
          <w:bottom w:val="nil"/>
          <w:right w:val="nil"/>
          <w:between w:val="nil"/>
        </w:pBdr>
        <w:rPr>
          <w:bCs/>
          <w:color w:val="000000"/>
          <w:lang w:eastAsia="zh-CN"/>
        </w:rPr>
      </w:pPr>
      <w:r w:rsidRPr="002226D2">
        <w:rPr>
          <w:bCs/>
          <w:color w:val="000000"/>
          <w:lang w:eastAsia="zh-CN"/>
        </w:rPr>
        <w:t>1.3 Filtering low-expressed genes</w:t>
      </w:r>
    </w:p>
    <w:p w14:paraId="0374D81F" w14:textId="77777777" w:rsidR="005C778B" w:rsidRDefault="005C778B" w:rsidP="002B703F">
      <w:pPr>
        <w:pBdr>
          <w:top w:val="nil"/>
          <w:left w:val="nil"/>
          <w:bottom w:val="nil"/>
          <w:right w:val="nil"/>
          <w:between w:val="nil"/>
        </w:pBdr>
        <w:rPr>
          <w:rFonts w:eastAsia="Microsoft Yi Baiti"/>
          <w:bCs/>
          <w:color w:val="000000"/>
          <w:lang w:eastAsia="zh-CN"/>
        </w:rPr>
      </w:pPr>
    </w:p>
    <w:p w14:paraId="675458E3" w14:textId="10782EA9" w:rsidR="000531B1" w:rsidRPr="002226D2" w:rsidRDefault="005C778B" w:rsidP="002B703F">
      <w:pPr>
        <w:pBdr>
          <w:top w:val="nil"/>
          <w:left w:val="nil"/>
          <w:bottom w:val="nil"/>
          <w:right w:val="nil"/>
          <w:between w:val="nil"/>
        </w:pBdr>
        <w:rPr>
          <w:rFonts w:eastAsia="Microsoft Yi Baiti"/>
          <w:bCs/>
          <w:color w:val="000000"/>
          <w:lang w:eastAsia="zh-CN"/>
        </w:rPr>
      </w:pPr>
      <w:r>
        <w:rPr>
          <w:rFonts w:eastAsia="Microsoft Yi Baiti"/>
          <w:bCs/>
          <w:color w:val="000000"/>
          <w:lang w:eastAsia="zh-CN"/>
        </w:rPr>
        <w:t xml:space="preserve">1.3.1. </w:t>
      </w:r>
      <w:r w:rsidR="000531B1" w:rsidRPr="002226D2">
        <w:rPr>
          <w:rFonts w:eastAsia="Microsoft Yi Baiti"/>
          <w:bCs/>
          <w:color w:val="000000"/>
          <w:lang w:eastAsia="zh-CN"/>
        </w:rPr>
        <w:t xml:space="preserve">Click </w:t>
      </w:r>
      <w:r w:rsidR="002B703F">
        <w:rPr>
          <w:rFonts w:eastAsia="Microsoft Yi Baiti"/>
          <w:b/>
          <w:color w:val="000000"/>
          <w:lang w:eastAsia="zh-CN"/>
        </w:rPr>
        <w:t>Run</w:t>
      </w:r>
      <w:r w:rsidR="002B703F">
        <w:rPr>
          <w:rFonts w:eastAsia="Microsoft Yi Baiti"/>
          <w:bCs/>
          <w:color w:val="000000"/>
          <w:lang w:eastAsia="zh-CN"/>
        </w:rPr>
        <w:t xml:space="preserve"> </w:t>
      </w:r>
      <w:r w:rsidR="000531B1" w:rsidRPr="002226D2">
        <w:rPr>
          <w:rFonts w:eastAsia="Microsoft Yi Baiti"/>
          <w:bCs/>
          <w:color w:val="000000"/>
          <w:lang w:eastAsia="zh-CN"/>
        </w:rPr>
        <w:t>to install the R package "edgeR"</w:t>
      </w:r>
      <w:r>
        <w:rPr>
          <w:rFonts w:eastAsia="Microsoft Yi Baiti"/>
          <w:bCs/>
          <w:color w:val="000000"/>
          <w:lang w:eastAsia="zh-CN"/>
        </w:rPr>
        <w:t>.</w:t>
      </w:r>
    </w:p>
    <w:p w14:paraId="29E2EE95" w14:textId="77777777" w:rsidR="000531B1" w:rsidRPr="002226D2" w:rsidRDefault="000531B1"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BiocManager::install("edgeR")</w:t>
      </w:r>
    </w:p>
    <w:p w14:paraId="2E2FD2CF" w14:textId="77777777" w:rsidR="005C778B" w:rsidRDefault="005C778B" w:rsidP="002B703F">
      <w:pPr>
        <w:pBdr>
          <w:top w:val="nil"/>
          <w:left w:val="nil"/>
          <w:bottom w:val="nil"/>
          <w:right w:val="nil"/>
          <w:between w:val="nil"/>
        </w:pBdr>
        <w:rPr>
          <w:rFonts w:eastAsia="Microsoft Yi Baiti"/>
          <w:bCs/>
          <w:color w:val="000000"/>
          <w:lang w:eastAsia="zh-CN"/>
        </w:rPr>
      </w:pPr>
    </w:p>
    <w:p w14:paraId="01E7961C" w14:textId="04CBE70E" w:rsidR="000531B1" w:rsidRPr="002226D2" w:rsidRDefault="005C778B" w:rsidP="002B703F">
      <w:pPr>
        <w:pBdr>
          <w:top w:val="nil"/>
          <w:left w:val="nil"/>
          <w:bottom w:val="nil"/>
          <w:right w:val="nil"/>
          <w:between w:val="nil"/>
        </w:pBdr>
        <w:rPr>
          <w:rFonts w:eastAsia="Microsoft Yi Baiti"/>
          <w:bCs/>
          <w:color w:val="000000"/>
          <w:lang w:eastAsia="zh-CN"/>
        </w:rPr>
      </w:pPr>
      <w:r>
        <w:rPr>
          <w:rFonts w:eastAsia="Microsoft Yi Baiti"/>
          <w:bCs/>
          <w:color w:val="000000"/>
          <w:lang w:eastAsia="zh-CN"/>
        </w:rPr>
        <w:t xml:space="preserve">1.3.2. </w:t>
      </w:r>
      <w:r w:rsidR="000531B1" w:rsidRPr="002226D2">
        <w:rPr>
          <w:rFonts w:eastAsia="Microsoft Yi Baiti"/>
          <w:bCs/>
          <w:color w:val="000000"/>
          <w:lang w:eastAsia="zh-CN"/>
        </w:rPr>
        <w:t xml:space="preserve">Click </w:t>
      </w:r>
      <w:r w:rsidR="002B703F">
        <w:rPr>
          <w:rFonts w:eastAsia="Microsoft Yi Baiti"/>
          <w:b/>
          <w:color w:val="000000"/>
          <w:lang w:eastAsia="zh-CN"/>
        </w:rPr>
        <w:t>Run</w:t>
      </w:r>
      <w:r w:rsidR="002B703F">
        <w:rPr>
          <w:rFonts w:eastAsia="Microsoft Yi Baiti"/>
          <w:bCs/>
          <w:color w:val="000000"/>
          <w:lang w:eastAsia="zh-CN"/>
        </w:rPr>
        <w:t xml:space="preserve"> </w:t>
      </w:r>
      <w:r w:rsidR="000531B1" w:rsidRPr="002226D2">
        <w:rPr>
          <w:rFonts w:eastAsia="Microsoft Yi Baiti"/>
          <w:bCs/>
          <w:color w:val="000000"/>
          <w:lang w:eastAsia="zh-CN"/>
        </w:rPr>
        <w:t>to load the R package "edgeR"</w:t>
      </w:r>
      <w:r>
        <w:rPr>
          <w:rFonts w:eastAsia="Microsoft Yi Baiti"/>
          <w:bCs/>
          <w:color w:val="000000"/>
          <w:lang w:eastAsia="zh-CN"/>
        </w:rPr>
        <w:t>.</w:t>
      </w:r>
    </w:p>
    <w:p w14:paraId="2C766AB1" w14:textId="77777777" w:rsidR="000531B1" w:rsidRPr="002226D2" w:rsidRDefault="000531B1"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library(edgeR)</w:t>
      </w:r>
    </w:p>
    <w:p w14:paraId="1AA3E834" w14:textId="77777777" w:rsidR="005C778B" w:rsidRDefault="005C778B" w:rsidP="002B703F">
      <w:pPr>
        <w:pBdr>
          <w:top w:val="nil"/>
          <w:left w:val="nil"/>
          <w:bottom w:val="nil"/>
          <w:right w:val="nil"/>
          <w:between w:val="nil"/>
        </w:pBdr>
        <w:rPr>
          <w:rFonts w:eastAsia="Microsoft Yi Baiti"/>
          <w:bCs/>
          <w:color w:val="000000"/>
          <w:lang w:eastAsia="zh-CN"/>
        </w:rPr>
      </w:pPr>
    </w:p>
    <w:p w14:paraId="55E7DCD2" w14:textId="0A7A185C" w:rsidR="000531B1" w:rsidRPr="002226D2" w:rsidRDefault="005C778B" w:rsidP="002B703F">
      <w:pPr>
        <w:pBdr>
          <w:top w:val="nil"/>
          <w:left w:val="nil"/>
          <w:bottom w:val="nil"/>
          <w:right w:val="nil"/>
          <w:between w:val="nil"/>
        </w:pBdr>
        <w:rPr>
          <w:rFonts w:eastAsia="Microsoft Yi Baiti"/>
          <w:bCs/>
          <w:color w:val="000000"/>
          <w:lang w:eastAsia="zh-CN"/>
        </w:rPr>
      </w:pPr>
      <w:r>
        <w:rPr>
          <w:rFonts w:eastAsia="Microsoft Yi Baiti"/>
          <w:bCs/>
          <w:color w:val="000000"/>
          <w:lang w:eastAsia="zh-CN"/>
        </w:rPr>
        <w:t xml:space="preserve">1.3.3. </w:t>
      </w:r>
      <w:r w:rsidR="000531B1" w:rsidRPr="002226D2">
        <w:rPr>
          <w:rFonts w:eastAsia="Microsoft Yi Baiti"/>
          <w:bCs/>
          <w:color w:val="000000"/>
          <w:lang w:eastAsia="zh-CN"/>
        </w:rPr>
        <w:t>Run the following R code to keep genes with counts per million (CPM) values greater than one in at least two samples</w:t>
      </w:r>
      <w:r>
        <w:rPr>
          <w:rFonts w:eastAsia="Microsoft Yi Baiti"/>
          <w:bCs/>
          <w:color w:val="000000"/>
          <w:lang w:eastAsia="zh-CN"/>
        </w:rPr>
        <w:t>.</w:t>
      </w:r>
    </w:p>
    <w:p w14:paraId="3B0F50F0" w14:textId="77777777" w:rsidR="000531B1" w:rsidRPr="002226D2" w:rsidRDefault="000531B1"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 xml:space="preserve">keep &lt;- rowSums(cpm(cnt)&gt;1)&gt;=2 </w:t>
      </w:r>
    </w:p>
    <w:p w14:paraId="437C4CD6" w14:textId="2A950A80" w:rsidR="008E314A" w:rsidRPr="002226D2" w:rsidRDefault="000531B1" w:rsidP="002B703F">
      <w:pPr>
        <w:pBdr>
          <w:top w:val="nil"/>
          <w:left w:val="nil"/>
          <w:bottom w:val="nil"/>
          <w:right w:val="nil"/>
          <w:between w:val="nil"/>
        </w:pBdr>
        <w:rPr>
          <w:rFonts w:eastAsia="Microsoft Yi Baiti"/>
          <w:bCs/>
          <w:color w:val="000000"/>
          <w:lang w:eastAsia="zh-CN"/>
        </w:rPr>
      </w:pPr>
      <w:r w:rsidRPr="002226D2">
        <w:rPr>
          <w:rFonts w:eastAsia="Microsoft Yi Baiti"/>
          <w:bCs/>
          <w:color w:val="000000"/>
          <w:lang w:eastAsia="zh-CN"/>
        </w:rPr>
        <w:t>cnt &lt;- as.matrix(cnt[keep,])</w:t>
      </w:r>
    </w:p>
    <w:p w14:paraId="32C0AA0A" w14:textId="77777777" w:rsidR="000531B1" w:rsidRPr="002226D2" w:rsidRDefault="000531B1" w:rsidP="002B703F">
      <w:pPr>
        <w:pBdr>
          <w:top w:val="nil"/>
          <w:left w:val="nil"/>
          <w:bottom w:val="nil"/>
          <w:right w:val="nil"/>
          <w:between w:val="nil"/>
        </w:pBdr>
        <w:rPr>
          <w:bCs/>
          <w:color w:val="000000"/>
          <w:lang w:eastAsia="zh-CN"/>
        </w:rPr>
      </w:pPr>
    </w:p>
    <w:p w14:paraId="0BE288A1" w14:textId="209079FA" w:rsidR="008E314A" w:rsidRPr="005C778B" w:rsidRDefault="005C778B" w:rsidP="002B703F">
      <w:pPr>
        <w:pBdr>
          <w:top w:val="nil"/>
          <w:left w:val="nil"/>
          <w:bottom w:val="nil"/>
          <w:right w:val="nil"/>
          <w:between w:val="nil"/>
        </w:pBdr>
        <w:rPr>
          <w:bCs/>
          <w:color w:val="000000"/>
          <w:lang w:eastAsia="zh-CN"/>
        </w:rPr>
      </w:pPr>
      <w:r>
        <w:rPr>
          <w:bCs/>
          <w:color w:val="000000"/>
          <w:lang w:eastAsia="zh-CN"/>
        </w:rPr>
        <w:t xml:space="preserve">NOTE: </w:t>
      </w:r>
      <w:r w:rsidR="008E314A" w:rsidRPr="005C778B">
        <w:rPr>
          <w:bCs/>
          <w:color w:val="000000"/>
          <w:lang w:eastAsia="zh-CN"/>
        </w:rPr>
        <w:t>The</w:t>
      </w:r>
      <w:r w:rsidR="0056700B" w:rsidRPr="005C778B">
        <w:rPr>
          <w:bCs/>
          <w:color w:val="000000"/>
          <w:lang w:eastAsia="zh-CN"/>
        </w:rPr>
        <w:t xml:space="preserve"> counts per million</w:t>
      </w:r>
      <w:r w:rsidR="004B53FC" w:rsidRPr="005C778B">
        <w:rPr>
          <w:bCs/>
          <w:color w:val="000000"/>
          <w:lang w:eastAsia="zh-CN"/>
        </w:rPr>
        <w:t xml:space="preserve"> (</w:t>
      </w:r>
      <w:r w:rsidR="0056700B" w:rsidRPr="005C778B">
        <w:rPr>
          <w:bCs/>
          <w:color w:val="000000"/>
          <w:lang w:eastAsia="zh-CN"/>
        </w:rPr>
        <w:t>CPM</w:t>
      </w:r>
      <w:r w:rsidR="004B53FC" w:rsidRPr="005C778B">
        <w:rPr>
          <w:bCs/>
          <w:color w:val="000000"/>
          <w:lang w:eastAsia="zh-CN"/>
        </w:rPr>
        <w:t xml:space="preserve">) </w:t>
      </w:r>
      <w:r w:rsidR="008E314A" w:rsidRPr="005C778B">
        <w:rPr>
          <w:bCs/>
          <w:color w:val="000000"/>
          <w:lang w:eastAsia="zh-CN"/>
        </w:rPr>
        <w:t>value is used instead of the read count to eliminate the deviation caused by different sequencing depths.</w:t>
      </w:r>
    </w:p>
    <w:p w14:paraId="1281BE4E" w14:textId="166E7248" w:rsidR="008E314A" w:rsidRPr="002226D2" w:rsidRDefault="008E314A" w:rsidP="002B703F">
      <w:pPr>
        <w:pBdr>
          <w:top w:val="nil"/>
          <w:left w:val="nil"/>
          <w:bottom w:val="nil"/>
          <w:right w:val="nil"/>
          <w:between w:val="nil"/>
        </w:pBdr>
        <w:rPr>
          <w:bCs/>
          <w:color w:val="000000"/>
          <w:lang w:eastAsia="zh-CN"/>
        </w:rPr>
      </w:pPr>
    </w:p>
    <w:p w14:paraId="2622F39F" w14:textId="27BFC05C" w:rsidR="008E314A" w:rsidRPr="002226D2" w:rsidRDefault="003F3623" w:rsidP="002B703F">
      <w:pPr>
        <w:pBdr>
          <w:top w:val="nil"/>
          <w:left w:val="nil"/>
          <w:bottom w:val="nil"/>
          <w:right w:val="nil"/>
          <w:between w:val="nil"/>
        </w:pBdr>
        <w:rPr>
          <w:b/>
          <w:color w:val="000000"/>
          <w:lang w:eastAsia="zh-CN"/>
        </w:rPr>
      </w:pPr>
      <w:r w:rsidRPr="002226D2">
        <w:rPr>
          <w:b/>
          <w:color w:val="000000"/>
          <w:lang w:eastAsia="zh-CN"/>
        </w:rPr>
        <w:t>2</w:t>
      </w:r>
      <w:bookmarkStart w:id="9" w:name="_Hlk74137658"/>
      <w:r w:rsidR="005C778B">
        <w:rPr>
          <w:b/>
          <w:color w:val="000000"/>
          <w:lang w:eastAsia="zh-CN"/>
        </w:rPr>
        <w:t>.</w:t>
      </w:r>
      <w:r w:rsidRPr="002226D2">
        <w:rPr>
          <w:b/>
          <w:color w:val="000000"/>
          <w:lang w:eastAsia="zh-CN"/>
        </w:rPr>
        <w:t xml:space="preserve"> </w:t>
      </w:r>
      <w:r w:rsidR="005F54CD" w:rsidRPr="002226D2">
        <w:rPr>
          <w:b/>
          <w:color w:val="000000"/>
          <w:lang w:eastAsia="zh-CN"/>
        </w:rPr>
        <w:t>D</w:t>
      </w:r>
      <w:r w:rsidRPr="002226D2">
        <w:rPr>
          <w:b/>
          <w:color w:val="000000"/>
          <w:lang w:eastAsia="zh-CN"/>
        </w:rPr>
        <w:t xml:space="preserve">ifferential expression analysis through </w:t>
      </w:r>
      <w:r w:rsidR="009C4E8A" w:rsidRPr="002226D2">
        <w:rPr>
          <w:b/>
          <w:color w:val="000000"/>
          <w:lang w:eastAsia="zh-CN"/>
        </w:rPr>
        <w:t>“</w:t>
      </w:r>
      <w:r w:rsidRPr="002226D2">
        <w:rPr>
          <w:b/>
          <w:color w:val="000000"/>
          <w:lang w:eastAsia="zh-CN"/>
        </w:rPr>
        <w:t>limma</w:t>
      </w:r>
      <w:r w:rsidR="009C4E8A" w:rsidRPr="002226D2">
        <w:rPr>
          <w:b/>
          <w:color w:val="000000"/>
          <w:lang w:eastAsia="zh-CN"/>
        </w:rPr>
        <w:t>”</w:t>
      </w:r>
    </w:p>
    <w:bookmarkEnd w:id="9"/>
    <w:p w14:paraId="33A54FD3" w14:textId="77777777" w:rsidR="005C778B" w:rsidRDefault="005C778B" w:rsidP="002B703F">
      <w:pPr>
        <w:pBdr>
          <w:top w:val="nil"/>
          <w:left w:val="nil"/>
          <w:bottom w:val="nil"/>
          <w:right w:val="nil"/>
          <w:between w:val="nil"/>
        </w:pBdr>
        <w:rPr>
          <w:bCs/>
          <w:color w:val="000000"/>
          <w:lang w:eastAsia="zh-CN"/>
        </w:rPr>
      </w:pPr>
    </w:p>
    <w:p w14:paraId="0B151D38" w14:textId="28BACF9E" w:rsidR="005C778B" w:rsidRDefault="005C778B" w:rsidP="002B703F">
      <w:pPr>
        <w:pBdr>
          <w:top w:val="nil"/>
          <w:left w:val="nil"/>
          <w:bottom w:val="nil"/>
          <w:right w:val="nil"/>
          <w:between w:val="nil"/>
        </w:pBdr>
        <w:rPr>
          <w:bCs/>
          <w:color w:val="000000"/>
          <w:lang w:eastAsia="zh-CN"/>
        </w:rPr>
      </w:pPr>
      <w:r>
        <w:rPr>
          <w:bCs/>
          <w:color w:val="000000"/>
          <w:lang w:eastAsia="zh-CN"/>
        </w:rPr>
        <w:t xml:space="preserve">2.1. </w:t>
      </w:r>
      <w:r w:rsidRPr="002226D2">
        <w:rPr>
          <w:bCs/>
          <w:color w:val="000000"/>
          <w:lang w:eastAsia="zh-CN"/>
        </w:rPr>
        <w:t xml:space="preserve">Click </w:t>
      </w:r>
      <w:r>
        <w:rPr>
          <w:rFonts w:eastAsia="Microsoft Yi Baiti"/>
          <w:b/>
          <w:color w:val="000000"/>
          <w:lang w:eastAsia="zh-CN"/>
        </w:rPr>
        <w:t>Run</w:t>
      </w:r>
      <w:r>
        <w:rPr>
          <w:rFonts w:eastAsia="Microsoft Yi Baiti"/>
          <w:bCs/>
          <w:color w:val="000000"/>
          <w:lang w:eastAsia="zh-CN"/>
        </w:rPr>
        <w:t xml:space="preserve"> </w:t>
      </w:r>
      <w:r w:rsidRPr="002226D2">
        <w:rPr>
          <w:bCs/>
          <w:color w:val="000000"/>
          <w:lang w:eastAsia="zh-CN"/>
        </w:rPr>
        <w:t xml:space="preserve">to install </w:t>
      </w:r>
      <w:r w:rsidR="000D76B7">
        <w:rPr>
          <w:bCs/>
          <w:color w:val="000000"/>
          <w:lang w:eastAsia="zh-CN"/>
        </w:rPr>
        <w:t xml:space="preserve">the </w:t>
      </w:r>
      <w:r w:rsidRPr="002226D2">
        <w:rPr>
          <w:bCs/>
          <w:color w:val="000000"/>
          <w:lang w:eastAsia="zh-CN"/>
        </w:rPr>
        <w:t>R package "limma"</w:t>
      </w:r>
      <w:r>
        <w:rPr>
          <w:bCs/>
          <w:color w:val="000000"/>
          <w:lang w:eastAsia="zh-CN"/>
        </w:rPr>
        <w:t>.</w:t>
      </w:r>
    </w:p>
    <w:p w14:paraId="1A1DB4BD" w14:textId="047F8068"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BiocManager::install("limma") </w:t>
      </w:r>
    </w:p>
    <w:p w14:paraId="1AC059F7" w14:textId="77777777" w:rsidR="005C778B" w:rsidRDefault="005C778B" w:rsidP="002B703F">
      <w:pPr>
        <w:pBdr>
          <w:top w:val="nil"/>
          <w:left w:val="nil"/>
          <w:bottom w:val="nil"/>
          <w:right w:val="nil"/>
          <w:between w:val="nil"/>
        </w:pBdr>
        <w:rPr>
          <w:bCs/>
          <w:color w:val="000000"/>
          <w:lang w:eastAsia="zh-CN"/>
        </w:rPr>
      </w:pPr>
    </w:p>
    <w:p w14:paraId="00AB64AC" w14:textId="7E36E159" w:rsidR="009475E7"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2. </w:t>
      </w:r>
      <w:r w:rsidR="009475E7" w:rsidRPr="002226D2">
        <w:rPr>
          <w:bCs/>
          <w:color w:val="000000"/>
          <w:lang w:eastAsia="zh-CN"/>
        </w:rPr>
        <w:t xml:space="preserve">Click </w:t>
      </w:r>
      <w:r>
        <w:rPr>
          <w:rFonts w:eastAsia="Microsoft Yi Baiti"/>
          <w:b/>
          <w:color w:val="000000"/>
          <w:lang w:eastAsia="zh-CN"/>
        </w:rPr>
        <w:t>Run</w:t>
      </w:r>
      <w:r>
        <w:rPr>
          <w:rFonts w:eastAsia="Microsoft Yi Baiti"/>
          <w:bCs/>
          <w:color w:val="000000"/>
          <w:lang w:eastAsia="zh-CN"/>
        </w:rPr>
        <w:t xml:space="preserve"> </w:t>
      </w:r>
      <w:r w:rsidR="009475E7" w:rsidRPr="002226D2">
        <w:rPr>
          <w:bCs/>
          <w:color w:val="000000"/>
          <w:lang w:eastAsia="zh-CN"/>
        </w:rPr>
        <w:t xml:space="preserve">to load </w:t>
      </w:r>
      <w:r w:rsidR="000D76B7">
        <w:rPr>
          <w:bCs/>
          <w:color w:val="000000"/>
          <w:lang w:eastAsia="zh-CN"/>
        </w:rPr>
        <w:t xml:space="preserve">the </w:t>
      </w:r>
      <w:r w:rsidR="009475E7" w:rsidRPr="002226D2">
        <w:rPr>
          <w:bCs/>
          <w:color w:val="000000"/>
          <w:lang w:eastAsia="zh-CN"/>
        </w:rPr>
        <w:t>R packages "limma", "edgeR"</w:t>
      </w:r>
      <w:r>
        <w:rPr>
          <w:bCs/>
          <w:color w:val="000000"/>
          <w:lang w:eastAsia="zh-CN"/>
        </w:rPr>
        <w:t>.</w:t>
      </w:r>
    </w:p>
    <w:p w14:paraId="4A41BBD4"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library(limma)</w:t>
      </w:r>
    </w:p>
    <w:p w14:paraId="56CF8756"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library(edgeR)</w:t>
      </w:r>
    </w:p>
    <w:p w14:paraId="323BC6F0" w14:textId="77777777" w:rsidR="005C778B" w:rsidRDefault="005C778B" w:rsidP="002B703F">
      <w:pPr>
        <w:pBdr>
          <w:top w:val="nil"/>
          <w:left w:val="nil"/>
          <w:bottom w:val="nil"/>
          <w:right w:val="nil"/>
          <w:between w:val="nil"/>
        </w:pBdr>
        <w:rPr>
          <w:bCs/>
          <w:color w:val="000000"/>
          <w:lang w:eastAsia="zh-CN"/>
        </w:rPr>
      </w:pPr>
    </w:p>
    <w:p w14:paraId="7287D2F1" w14:textId="1B72AC6D" w:rsidR="009475E7"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3. </w:t>
      </w:r>
      <w:r w:rsidR="009475E7" w:rsidRPr="002226D2">
        <w:rPr>
          <w:bCs/>
          <w:color w:val="000000"/>
          <w:lang w:eastAsia="zh-CN"/>
        </w:rPr>
        <w:t xml:space="preserve">Run the following R code to create </w:t>
      </w:r>
      <w:r w:rsidR="000D76B7">
        <w:rPr>
          <w:bCs/>
          <w:color w:val="000000"/>
          <w:lang w:eastAsia="zh-CN"/>
        </w:rPr>
        <w:t xml:space="preserve">the </w:t>
      </w:r>
      <w:r w:rsidR="009475E7" w:rsidRPr="002226D2">
        <w:rPr>
          <w:bCs/>
          <w:color w:val="000000"/>
          <w:lang w:eastAsia="zh-CN"/>
        </w:rPr>
        <w:t>design matrix</w:t>
      </w:r>
      <w:r>
        <w:rPr>
          <w:bCs/>
          <w:color w:val="000000"/>
          <w:lang w:eastAsia="zh-CN"/>
        </w:rPr>
        <w:t>.</w:t>
      </w:r>
    </w:p>
    <w:p w14:paraId="5FB46C8C"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group &lt;- substring(colnames(cnt),14,15) # Extract group information</w:t>
      </w:r>
    </w:p>
    <w:p w14:paraId="27B52096"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group [group %in% "01"] &lt;- "Cancer" # set ‘01’ as tumor tissue</w:t>
      </w:r>
    </w:p>
    <w:p w14:paraId="6AAFD948"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group [group %in% "11"] &lt;- "Normal" # set ‘11’ as normal tissue</w:t>
      </w:r>
    </w:p>
    <w:p w14:paraId="772F813C"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group &lt;- factor (group, levels = c("Normal","Cancer"))</w:t>
      </w:r>
    </w:p>
    <w:p w14:paraId="2E94E7A8" w14:textId="77777777" w:rsidR="005C778B" w:rsidRDefault="005C778B" w:rsidP="002B703F">
      <w:pPr>
        <w:pBdr>
          <w:top w:val="nil"/>
          <w:left w:val="nil"/>
          <w:bottom w:val="nil"/>
          <w:right w:val="nil"/>
          <w:between w:val="nil"/>
        </w:pBdr>
        <w:rPr>
          <w:bCs/>
          <w:color w:val="000000"/>
          <w:lang w:eastAsia="zh-CN"/>
        </w:rPr>
      </w:pPr>
    </w:p>
    <w:p w14:paraId="47097210" w14:textId="38D18FA7" w:rsidR="005C778B" w:rsidRDefault="005C778B" w:rsidP="002B703F">
      <w:pPr>
        <w:pBdr>
          <w:top w:val="nil"/>
          <w:left w:val="nil"/>
          <w:bottom w:val="nil"/>
          <w:right w:val="nil"/>
          <w:between w:val="nil"/>
        </w:pBdr>
        <w:rPr>
          <w:bCs/>
          <w:color w:val="000000"/>
          <w:lang w:eastAsia="zh-CN"/>
        </w:rPr>
      </w:pPr>
      <w:r>
        <w:rPr>
          <w:bCs/>
          <w:color w:val="000000"/>
          <w:lang w:eastAsia="zh-CN"/>
        </w:rPr>
        <w:t xml:space="preserve">2.3.1. </w:t>
      </w:r>
      <w:r w:rsidRPr="002226D2">
        <w:rPr>
          <w:bCs/>
          <w:color w:val="000000"/>
          <w:lang w:eastAsia="zh-CN"/>
        </w:rPr>
        <w:t>Create</w:t>
      </w:r>
      <w:r w:rsidR="000D76B7">
        <w:rPr>
          <w:bCs/>
          <w:color w:val="000000"/>
          <w:lang w:eastAsia="zh-CN"/>
        </w:rPr>
        <w:t xml:space="preserve"> the</w:t>
      </w:r>
      <w:r w:rsidRPr="002226D2">
        <w:rPr>
          <w:bCs/>
          <w:color w:val="000000"/>
          <w:lang w:eastAsia="zh-CN"/>
        </w:rPr>
        <w:t xml:space="preserve"> design matrix</w:t>
      </w:r>
      <w:r>
        <w:rPr>
          <w:bCs/>
          <w:color w:val="000000"/>
          <w:lang w:eastAsia="zh-CN"/>
        </w:rPr>
        <w:t>.</w:t>
      </w:r>
    </w:p>
    <w:p w14:paraId="747DD214" w14:textId="637CD522"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design &lt;- model.matrix (~group) </w:t>
      </w:r>
    </w:p>
    <w:p w14:paraId="19F15010" w14:textId="33220EAF" w:rsidR="009475E7" w:rsidRDefault="009475E7" w:rsidP="002B703F">
      <w:pPr>
        <w:pBdr>
          <w:top w:val="nil"/>
          <w:left w:val="nil"/>
          <w:bottom w:val="nil"/>
          <w:right w:val="nil"/>
          <w:between w:val="nil"/>
        </w:pBdr>
        <w:rPr>
          <w:bCs/>
          <w:color w:val="000000"/>
          <w:lang w:eastAsia="zh-CN"/>
        </w:rPr>
      </w:pPr>
      <w:r w:rsidRPr="002226D2">
        <w:rPr>
          <w:bCs/>
          <w:color w:val="000000"/>
          <w:lang w:eastAsia="zh-CN"/>
        </w:rPr>
        <w:t>rownames(design) &lt;- colnames(cnt)</w:t>
      </w:r>
    </w:p>
    <w:p w14:paraId="5BA6867D" w14:textId="77777777" w:rsidR="005C778B" w:rsidRDefault="005C778B" w:rsidP="002B703F">
      <w:pPr>
        <w:pBdr>
          <w:top w:val="nil"/>
          <w:left w:val="nil"/>
          <w:bottom w:val="nil"/>
          <w:right w:val="nil"/>
          <w:between w:val="nil"/>
        </w:pBdr>
        <w:rPr>
          <w:bCs/>
          <w:color w:val="000000"/>
          <w:lang w:eastAsia="zh-CN"/>
        </w:rPr>
      </w:pPr>
    </w:p>
    <w:p w14:paraId="3C9A2AD6" w14:textId="0CD6235D" w:rsidR="005C778B"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3.2. </w:t>
      </w:r>
      <w:r w:rsidRPr="002226D2">
        <w:rPr>
          <w:bCs/>
          <w:color w:val="000000"/>
          <w:lang w:eastAsia="zh-CN"/>
        </w:rPr>
        <w:t>Create the DGEList object</w:t>
      </w:r>
      <w:r>
        <w:rPr>
          <w:bCs/>
          <w:color w:val="000000"/>
          <w:lang w:eastAsia="zh-CN"/>
        </w:rPr>
        <w:t>.</w:t>
      </w:r>
    </w:p>
    <w:p w14:paraId="2E510F16" w14:textId="77777777" w:rsidR="005C778B"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dge &lt;- DGEList(counts = cnt, group = group) </w:t>
      </w:r>
    </w:p>
    <w:p w14:paraId="0680E04F" w14:textId="77777777" w:rsidR="005C778B" w:rsidRDefault="005C778B" w:rsidP="002B703F">
      <w:pPr>
        <w:pBdr>
          <w:top w:val="nil"/>
          <w:left w:val="nil"/>
          <w:bottom w:val="nil"/>
          <w:right w:val="nil"/>
          <w:between w:val="nil"/>
        </w:pBdr>
        <w:rPr>
          <w:bCs/>
          <w:color w:val="000000"/>
          <w:lang w:eastAsia="zh-CN"/>
        </w:rPr>
      </w:pPr>
    </w:p>
    <w:p w14:paraId="779D8818" w14:textId="538BC492" w:rsidR="005C778B"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3.3. </w:t>
      </w:r>
      <w:r w:rsidRPr="002226D2">
        <w:rPr>
          <w:bCs/>
          <w:color w:val="000000"/>
          <w:lang w:eastAsia="zh-CN"/>
        </w:rPr>
        <w:t>Normalize the data</w:t>
      </w:r>
      <w:r>
        <w:rPr>
          <w:bCs/>
          <w:color w:val="000000"/>
          <w:lang w:eastAsia="zh-CN"/>
        </w:rPr>
        <w:t>.</w:t>
      </w:r>
    </w:p>
    <w:p w14:paraId="13D90503" w14:textId="77777777" w:rsidR="005C778B"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dge &lt;- calcNormFactors(dge, method = "TMM") </w:t>
      </w:r>
    </w:p>
    <w:p w14:paraId="1AC5F00C" w14:textId="77777777" w:rsidR="005C778B" w:rsidRDefault="005C778B" w:rsidP="002B703F">
      <w:pPr>
        <w:pBdr>
          <w:top w:val="nil"/>
          <w:left w:val="nil"/>
          <w:bottom w:val="nil"/>
          <w:right w:val="nil"/>
          <w:between w:val="nil"/>
        </w:pBdr>
        <w:rPr>
          <w:bCs/>
          <w:color w:val="000000"/>
          <w:lang w:eastAsia="zh-CN"/>
        </w:rPr>
      </w:pPr>
    </w:p>
    <w:p w14:paraId="17EC0FAC" w14:textId="2D83F8A1" w:rsidR="005C778B" w:rsidRDefault="005C778B" w:rsidP="002B703F">
      <w:pPr>
        <w:pBdr>
          <w:top w:val="nil"/>
          <w:left w:val="nil"/>
          <w:bottom w:val="nil"/>
          <w:right w:val="nil"/>
          <w:between w:val="nil"/>
        </w:pBdr>
        <w:rPr>
          <w:bCs/>
          <w:color w:val="000000"/>
          <w:lang w:eastAsia="zh-CN"/>
        </w:rPr>
      </w:pPr>
      <w:r>
        <w:rPr>
          <w:bCs/>
          <w:color w:val="000000"/>
          <w:lang w:eastAsia="zh-CN"/>
        </w:rPr>
        <w:t xml:space="preserve">2.3.4. </w:t>
      </w:r>
      <w:r w:rsidRPr="002226D2">
        <w:rPr>
          <w:bCs/>
          <w:color w:val="000000"/>
          <w:lang w:eastAsia="zh-CN"/>
        </w:rPr>
        <w:t>Run the following R code to perform the limma-trend method based differential expression analysis</w:t>
      </w:r>
      <w:r>
        <w:rPr>
          <w:bCs/>
          <w:color w:val="000000"/>
          <w:lang w:eastAsia="zh-CN"/>
        </w:rPr>
        <w:t>.</w:t>
      </w:r>
    </w:p>
    <w:p w14:paraId="17B366AE" w14:textId="5362FF61"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lastRenderedPageBreak/>
        <w:t xml:space="preserve">dge </w:t>
      </w:r>
    </w:p>
    <w:p w14:paraId="5876EA57"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An object of class "DGEList"</w:t>
      </w:r>
    </w:p>
    <w:p w14:paraId="6508F03B"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counts</w:t>
      </w:r>
    </w:p>
    <w:p w14:paraId="22F50577"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TCGA-3X-AAVA-01A-11R-A41I-07</w:t>
      </w:r>
    </w:p>
    <w:p w14:paraId="2CDF6DA3"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TSPAN6                           4262                   </w:t>
      </w:r>
    </w:p>
    <w:p w14:paraId="127DE407"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DPM1                             1254                   </w:t>
      </w:r>
    </w:p>
    <w:p w14:paraId="02A1A3E8" w14:textId="3EB0820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SCYL3                             699                   </w:t>
      </w:r>
    </w:p>
    <w:p w14:paraId="0E19BA13" w14:textId="7A439CA3"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C1orf112                        </w:t>
      </w:r>
      <w:r w:rsidR="004D7381" w:rsidRPr="002226D2">
        <w:rPr>
          <w:bCs/>
          <w:color w:val="000000"/>
          <w:lang w:eastAsia="zh-CN"/>
        </w:rPr>
        <w:t xml:space="preserve"> </w:t>
      </w:r>
      <w:r w:rsidRPr="002226D2">
        <w:rPr>
          <w:bCs/>
          <w:color w:val="000000"/>
          <w:lang w:eastAsia="zh-CN"/>
        </w:rPr>
        <w:t xml:space="preserve">  239                     </w:t>
      </w:r>
    </w:p>
    <w:p w14:paraId="0C0426A0" w14:textId="1175CEE2" w:rsidR="009475E7"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FGR                               334                      </w:t>
      </w:r>
    </w:p>
    <w:p w14:paraId="66BF076D" w14:textId="77777777" w:rsidR="005C778B" w:rsidRDefault="005C778B" w:rsidP="002B703F">
      <w:pPr>
        <w:pBdr>
          <w:top w:val="nil"/>
          <w:left w:val="nil"/>
          <w:bottom w:val="nil"/>
          <w:right w:val="nil"/>
          <w:between w:val="nil"/>
        </w:pBdr>
        <w:rPr>
          <w:bCs/>
          <w:color w:val="000000"/>
          <w:lang w:eastAsia="zh-CN"/>
        </w:rPr>
      </w:pPr>
    </w:p>
    <w:p w14:paraId="6F8E65B4" w14:textId="1445AA8F" w:rsidR="005C778B"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3.5. </w:t>
      </w:r>
      <w:r w:rsidRPr="002226D2">
        <w:rPr>
          <w:bCs/>
          <w:color w:val="000000"/>
          <w:lang w:eastAsia="zh-CN"/>
        </w:rPr>
        <w:t>Calculate the CPM value</w:t>
      </w:r>
      <w:r>
        <w:rPr>
          <w:bCs/>
          <w:color w:val="000000"/>
          <w:lang w:eastAsia="zh-CN"/>
        </w:rPr>
        <w:t>.</w:t>
      </w:r>
    </w:p>
    <w:p w14:paraId="1E7396CC" w14:textId="77777777" w:rsidR="005C778B"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logdge &lt;- cpm(dge, log=TRUE, prior.count=3) </w:t>
      </w:r>
    </w:p>
    <w:p w14:paraId="2F6427F3" w14:textId="77777777" w:rsidR="005C778B" w:rsidRDefault="005C778B" w:rsidP="002B703F">
      <w:pPr>
        <w:pBdr>
          <w:top w:val="nil"/>
          <w:left w:val="nil"/>
          <w:bottom w:val="nil"/>
          <w:right w:val="nil"/>
          <w:between w:val="nil"/>
        </w:pBdr>
        <w:rPr>
          <w:bCs/>
          <w:color w:val="000000"/>
          <w:lang w:eastAsia="zh-CN"/>
        </w:rPr>
      </w:pPr>
    </w:p>
    <w:p w14:paraId="68AEE8FB" w14:textId="0D382CF7" w:rsidR="005C778B" w:rsidRPr="002226D2" w:rsidRDefault="005C778B" w:rsidP="002B703F">
      <w:pPr>
        <w:pBdr>
          <w:top w:val="nil"/>
          <w:left w:val="nil"/>
          <w:bottom w:val="nil"/>
          <w:right w:val="nil"/>
          <w:between w:val="nil"/>
        </w:pBdr>
        <w:rPr>
          <w:bCs/>
          <w:color w:val="000000"/>
          <w:lang w:eastAsia="zh-CN"/>
        </w:rPr>
      </w:pPr>
      <w:r>
        <w:rPr>
          <w:bCs/>
          <w:color w:val="000000"/>
          <w:lang w:eastAsia="zh-CN"/>
        </w:rPr>
        <w:t>2.3.6.</w:t>
      </w:r>
      <w:r w:rsidRPr="002226D2">
        <w:rPr>
          <w:bCs/>
          <w:color w:val="000000"/>
          <w:lang w:eastAsia="zh-CN"/>
        </w:rPr>
        <w:t xml:space="preserve"> Click </w:t>
      </w:r>
      <w:r w:rsidR="002B703F">
        <w:rPr>
          <w:rFonts w:eastAsia="Microsoft Yi Baiti"/>
          <w:b/>
          <w:color w:val="000000"/>
          <w:lang w:eastAsia="zh-CN"/>
        </w:rPr>
        <w:t>Run</w:t>
      </w:r>
      <w:r w:rsidR="002B703F">
        <w:rPr>
          <w:rFonts w:eastAsia="Microsoft Yi Baiti"/>
          <w:bCs/>
          <w:color w:val="000000"/>
          <w:lang w:eastAsia="zh-CN"/>
        </w:rPr>
        <w:t xml:space="preserve"> </w:t>
      </w:r>
      <w:r w:rsidRPr="002226D2">
        <w:rPr>
          <w:bCs/>
          <w:color w:val="000000"/>
          <w:lang w:eastAsia="zh-CN"/>
        </w:rPr>
        <w:t>to fit a linear model to predict the data or infer the relationship between variables</w:t>
      </w:r>
      <w:r>
        <w:rPr>
          <w:bCs/>
          <w:color w:val="000000"/>
          <w:lang w:eastAsia="zh-CN"/>
        </w:rPr>
        <w:t>.</w:t>
      </w:r>
    </w:p>
    <w:p w14:paraId="437FFC4E" w14:textId="77777777" w:rsidR="005C778B"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fit &lt;- lmFit (logdge, design) </w:t>
      </w:r>
    </w:p>
    <w:p w14:paraId="7E1D658F" w14:textId="77777777" w:rsidR="005C778B" w:rsidRDefault="005C778B" w:rsidP="002B703F">
      <w:pPr>
        <w:pBdr>
          <w:top w:val="nil"/>
          <w:left w:val="nil"/>
          <w:bottom w:val="nil"/>
          <w:right w:val="nil"/>
          <w:between w:val="nil"/>
        </w:pBdr>
        <w:rPr>
          <w:bCs/>
          <w:color w:val="000000"/>
          <w:lang w:eastAsia="zh-CN"/>
        </w:rPr>
      </w:pPr>
    </w:p>
    <w:p w14:paraId="0516B9FF" w14:textId="6F1907F9" w:rsidR="005C778B" w:rsidRPr="002226D2" w:rsidRDefault="005C778B" w:rsidP="002B703F">
      <w:pPr>
        <w:pBdr>
          <w:top w:val="nil"/>
          <w:left w:val="nil"/>
          <w:bottom w:val="nil"/>
          <w:right w:val="nil"/>
          <w:between w:val="nil"/>
        </w:pBdr>
        <w:rPr>
          <w:bCs/>
          <w:color w:val="000000"/>
          <w:lang w:eastAsia="zh-CN"/>
        </w:rPr>
      </w:pPr>
      <w:r>
        <w:rPr>
          <w:bCs/>
          <w:color w:val="000000"/>
          <w:lang w:eastAsia="zh-CN"/>
        </w:rPr>
        <w:t>2.3.7.</w:t>
      </w:r>
      <w:r w:rsidRPr="002226D2">
        <w:rPr>
          <w:bCs/>
          <w:color w:val="000000"/>
          <w:lang w:eastAsia="zh-CN"/>
        </w:rPr>
        <w:t xml:space="preserve"> Calculate </w:t>
      </w:r>
      <w:r w:rsidR="000D76B7">
        <w:rPr>
          <w:bCs/>
          <w:color w:val="000000"/>
          <w:lang w:eastAsia="zh-CN"/>
        </w:rPr>
        <w:t xml:space="preserve">the </w:t>
      </w:r>
      <w:r w:rsidRPr="002226D2">
        <w:rPr>
          <w:bCs/>
          <w:color w:val="000000"/>
          <w:lang w:eastAsia="zh-CN"/>
        </w:rPr>
        <w:t>T value, F value and log-odds based on Bayesian</w:t>
      </w:r>
      <w:r>
        <w:rPr>
          <w:bCs/>
          <w:color w:val="000000"/>
          <w:lang w:eastAsia="zh-CN"/>
        </w:rPr>
        <w:t>.</w:t>
      </w:r>
    </w:p>
    <w:p w14:paraId="5BEB1FA6" w14:textId="6B3AB66A" w:rsidR="005C778B"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fit &lt;- eBayes(fit, trend=TRUE) </w:t>
      </w:r>
    </w:p>
    <w:p w14:paraId="3AD73F4E" w14:textId="77777777" w:rsidR="005C778B" w:rsidRPr="002226D2" w:rsidRDefault="005C778B" w:rsidP="002B703F">
      <w:pPr>
        <w:pBdr>
          <w:top w:val="nil"/>
          <w:left w:val="nil"/>
          <w:bottom w:val="nil"/>
          <w:right w:val="nil"/>
          <w:between w:val="nil"/>
        </w:pBdr>
        <w:rPr>
          <w:bCs/>
          <w:color w:val="000000"/>
          <w:lang w:eastAsia="zh-CN"/>
        </w:rPr>
      </w:pPr>
    </w:p>
    <w:p w14:paraId="184B780C" w14:textId="685D7EE6" w:rsidR="005C778B" w:rsidRDefault="005C778B" w:rsidP="002B703F">
      <w:pPr>
        <w:pBdr>
          <w:top w:val="nil"/>
          <w:left w:val="nil"/>
          <w:bottom w:val="nil"/>
          <w:right w:val="nil"/>
          <w:between w:val="nil"/>
        </w:pBdr>
        <w:rPr>
          <w:bCs/>
          <w:color w:val="000000"/>
          <w:lang w:eastAsia="zh-CN"/>
        </w:rPr>
      </w:pPr>
      <w:r>
        <w:rPr>
          <w:bCs/>
          <w:color w:val="000000"/>
          <w:lang w:eastAsia="zh-CN"/>
        </w:rPr>
        <w:t>2.3.8.</w:t>
      </w:r>
      <w:r w:rsidRPr="002226D2">
        <w:rPr>
          <w:bCs/>
          <w:color w:val="000000"/>
          <w:lang w:eastAsia="zh-CN"/>
        </w:rPr>
        <w:t xml:space="preserve"> Extract the result table</w:t>
      </w:r>
      <w:r>
        <w:rPr>
          <w:bCs/>
          <w:color w:val="000000"/>
          <w:lang w:eastAsia="zh-CN"/>
        </w:rPr>
        <w:t>.</w:t>
      </w:r>
    </w:p>
    <w:p w14:paraId="2AF9E9DA" w14:textId="77777777" w:rsidR="005C778B"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res_limma&lt;- as.data.frame(topTable(fit,n=Inf))  </w:t>
      </w:r>
    </w:p>
    <w:p w14:paraId="095012FB" w14:textId="77777777" w:rsidR="005C778B" w:rsidRPr="002226D2" w:rsidRDefault="005C778B" w:rsidP="002B703F">
      <w:pPr>
        <w:pBdr>
          <w:top w:val="nil"/>
          <w:left w:val="nil"/>
          <w:bottom w:val="nil"/>
          <w:right w:val="nil"/>
          <w:between w:val="nil"/>
        </w:pBdr>
        <w:rPr>
          <w:bCs/>
          <w:color w:val="000000"/>
          <w:lang w:eastAsia="zh-CN"/>
        </w:rPr>
      </w:pPr>
    </w:p>
    <w:p w14:paraId="7ADA9D0F"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head(res_limma) </w:t>
      </w:r>
    </w:p>
    <w:p w14:paraId="2FC83732" w14:textId="7ED3EBDB"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      </w:t>
      </w:r>
      <w:r w:rsidR="004D7381" w:rsidRPr="002226D2">
        <w:rPr>
          <w:bCs/>
          <w:color w:val="000000"/>
          <w:lang w:eastAsia="zh-CN"/>
        </w:rPr>
        <w:t xml:space="preserve">          </w:t>
      </w:r>
      <w:r w:rsidRPr="002226D2">
        <w:rPr>
          <w:bCs/>
          <w:color w:val="000000"/>
          <w:lang w:eastAsia="zh-CN"/>
        </w:rPr>
        <w:t xml:space="preserve">   logFC  </w:t>
      </w:r>
      <w:r w:rsidR="004D7381" w:rsidRPr="002226D2">
        <w:rPr>
          <w:bCs/>
          <w:color w:val="000000"/>
          <w:lang w:eastAsia="zh-CN"/>
        </w:rPr>
        <w:t xml:space="preserve">  </w:t>
      </w:r>
      <w:r w:rsidRPr="002226D2">
        <w:rPr>
          <w:bCs/>
          <w:color w:val="000000"/>
          <w:lang w:eastAsia="zh-CN"/>
        </w:rPr>
        <w:t xml:space="preserve"> </w:t>
      </w:r>
      <w:bookmarkStart w:id="10" w:name="_Hlk74212699"/>
      <w:r w:rsidRPr="002226D2">
        <w:rPr>
          <w:bCs/>
          <w:color w:val="000000"/>
          <w:lang w:eastAsia="zh-CN"/>
        </w:rPr>
        <w:t>AveExpr</w:t>
      </w:r>
      <w:bookmarkEnd w:id="10"/>
      <w:r w:rsidRPr="002226D2">
        <w:rPr>
          <w:bCs/>
          <w:color w:val="000000"/>
          <w:lang w:eastAsia="zh-CN"/>
        </w:rPr>
        <w:t xml:space="preserve">       t   </w:t>
      </w:r>
      <w:r w:rsidR="004D7381" w:rsidRPr="002226D2">
        <w:rPr>
          <w:bCs/>
          <w:color w:val="000000"/>
          <w:lang w:eastAsia="zh-CN"/>
        </w:rPr>
        <w:t xml:space="preserve">   </w:t>
      </w:r>
      <w:r w:rsidRPr="002226D2">
        <w:rPr>
          <w:bCs/>
          <w:color w:val="000000"/>
          <w:lang w:eastAsia="zh-CN"/>
        </w:rPr>
        <w:t xml:space="preserve">   P.Value  </w:t>
      </w:r>
      <w:r w:rsidR="004D7381" w:rsidRPr="002226D2">
        <w:rPr>
          <w:bCs/>
          <w:color w:val="000000"/>
          <w:lang w:eastAsia="zh-CN"/>
        </w:rPr>
        <w:t xml:space="preserve">   </w:t>
      </w:r>
      <w:r w:rsidRPr="002226D2">
        <w:rPr>
          <w:bCs/>
          <w:color w:val="000000"/>
          <w:lang w:eastAsia="zh-CN"/>
        </w:rPr>
        <w:t xml:space="preserve">  adj.P.Val        B</w:t>
      </w:r>
    </w:p>
    <w:p w14:paraId="2EFA3EA0"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RP11-252E2.2  -4.899493 -2.488589 -20.88052 2.386656e-25 4.931786e-21 47.28823</w:t>
      </w:r>
    </w:p>
    <w:p w14:paraId="51414236"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BX842568.1    -4.347930 -2.595205 -20.14532 1.082759e-24 1.118706e-20 45.83656</w:t>
      </w:r>
    </w:p>
    <w:p w14:paraId="4F95F366"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CTC-537E7.3   -5.154894 -2.143292 -19.59571 3.452354e-24 2.216114e-20 44.72001</w:t>
      </w:r>
    </w:p>
    <w:p w14:paraId="46A76B78"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RP11-468N14.3 -6.532259 -2.029714 -19.49409 4.289807e-24 2.216114e-20 44.51056</w:t>
      </w:r>
    </w:p>
    <w:p w14:paraId="1FD2A526"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AP006216.5    -4.507051 -2.670915 -19.25649 7.153356e-24 2.956339e-20 44.01704</w:t>
      </w:r>
    </w:p>
    <w:p w14:paraId="6F167260"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RP11-669E14.4 -4.107204 -2.828311 -18.93246 1.448209e-23 4.987633e-20 43.33543</w:t>
      </w:r>
    </w:p>
    <w:p w14:paraId="4B2EC955" w14:textId="7F19BBC8"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 The result of differential expression analysis is saved in “res_limma”, </w:t>
      </w:r>
      <w:r w:rsidR="000F4CFE" w:rsidRPr="002226D2">
        <w:rPr>
          <w:bCs/>
          <w:color w:val="000000"/>
          <w:lang w:eastAsia="zh-CN"/>
        </w:rPr>
        <w:t xml:space="preserve">which includes the gene id, log2 fold change value (logFC), the average log2 expression level of the gene in the experiment (AveExpr), the modified t statistic (t), relavent p value (P.Value), the </w:t>
      </w:r>
      <w:r w:rsidR="005C3A15" w:rsidRPr="002226D2">
        <w:rPr>
          <w:bCs/>
          <w:color w:val="000000"/>
          <w:lang w:eastAsia="zh-CN"/>
        </w:rPr>
        <w:t>false discovery rate (</w:t>
      </w:r>
      <w:r w:rsidR="000F4CFE" w:rsidRPr="002226D2">
        <w:rPr>
          <w:bCs/>
          <w:color w:val="000000"/>
          <w:lang w:eastAsia="zh-CN"/>
        </w:rPr>
        <w:t>FDR</w:t>
      </w:r>
      <w:r w:rsidR="005C3A15" w:rsidRPr="002226D2">
        <w:rPr>
          <w:bCs/>
          <w:color w:val="000000"/>
          <w:lang w:eastAsia="zh-CN"/>
        </w:rPr>
        <w:t>)</w:t>
      </w:r>
      <w:r w:rsidR="000F4CFE" w:rsidRPr="002226D2">
        <w:rPr>
          <w:bCs/>
          <w:color w:val="000000"/>
          <w:lang w:eastAsia="zh-CN"/>
        </w:rPr>
        <w:t xml:space="preserve"> corrected p value (adj.P.Val) and the log-odds of differentially expressed genes (B)</w:t>
      </w:r>
    </w:p>
    <w:p w14:paraId="5CEE907A" w14:textId="498454B1" w:rsidR="009475E7" w:rsidRPr="002226D2" w:rsidRDefault="009475E7" w:rsidP="002B703F">
      <w:pPr>
        <w:pBdr>
          <w:top w:val="nil"/>
          <w:left w:val="nil"/>
          <w:bottom w:val="nil"/>
          <w:right w:val="nil"/>
          <w:between w:val="nil"/>
        </w:pBdr>
        <w:rPr>
          <w:bCs/>
          <w:color w:val="000000"/>
          <w:lang w:eastAsia="zh-CN"/>
        </w:rPr>
      </w:pPr>
    </w:p>
    <w:p w14:paraId="5A7BE3DA" w14:textId="4669D224" w:rsidR="009475E7" w:rsidRPr="005C778B" w:rsidRDefault="005C778B" w:rsidP="002B703F">
      <w:pPr>
        <w:pBdr>
          <w:top w:val="nil"/>
          <w:left w:val="nil"/>
          <w:bottom w:val="nil"/>
          <w:right w:val="nil"/>
          <w:between w:val="nil"/>
        </w:pBdr>
        <w:rPr>
          <w:bCs/>
          <w:color w:val="000000"/>
          <w:lang w:eastAsia="zh-CN"/>
        </w:rPr>
      </w:pPr>
      <w:r>
        <w:rPr>
          <w:bCs/>
          <w:color w:val="000000"/>
          <w:lang w:eastAsia="zh-CN"/>
        </w:rPr>
        <w:t xml:space="preserve">NOTE: </w:t>
      </w:r>
      <w:r w:rsidR="009475E7" w:rsidRPr="005C778B">
        <w:rPr>
          <w:bCs/>
          <w:color w:val="000000"/>
          <w:lang w:eastAsia="zh-CN"/>
        </w:rPr>
        <w:t xml:space="preserve">The function “calcNormFactors()” of the “edgeR” was used to normalize the data to eliminate the influence caused by sample preparation or library construction and sequencing. </w:t>
      </w:r>
      <w:r>
        <w:rPr>
          <w:bCs/>
          <w:color w:val="000000"/>
          <w:lang w:eastAsia="zh-CN"/>
        </w:rPr>
        <w:t xml:space="preserve"> </w:t>
      </w:r>
      <w:r w:rsidR="009475E7" w:rsidRPr="005C778B">
        <w:rPr>
          <w:bCs/>
          <w:color w:val="000000"/>
          <w:lang w:eastAsia="zh-CN"/>
        </w:rPr>
        <w:t>In the construction of design matrix, it is necessary to match experimental design (e.g.</w:t>
      </w:r>
      <w:r w:rsidR="000D76B7">
        <w:rPr>
          <w:bCs/>
          <w:color w:val="000000"/>
          <w:lang w:eastAsia="zh-CN"/>
        </w:rPr>
        <w:t>,</w:t>
      </w:r>
      <w:r w:rsidR="009475E7" w:rsidRPr="005C778B">
        <w:rPr>
          <w:bCs/>
          <w:color w:val="000000"/>
          <w:lang w:eastAsia="zh-CN"/>
        </w:rPr>
        <w:t xml:space="preserve"> tissue type: normal or tumor tissues) to sample IDs of the matrix.</w:t>
      </w:r>
      <w:r>
        <w:rPr>
          <w:bCs/>
          <w:color w:val="000000"/>
          <w:lang w:eastAsia="zh-CN"/>
        </w:rPr>
        <w:t xml:space="preserve"> </w:t>
      </w:r>
      <w:r w:rsidR="009475E7" w:rsidRPr="005C778B">
        <w:rPr>
          <w:bCs/>
          <w:color w:val="000000"/>
          <w:lang w:eastAsia="zh-CN"/>
        </w:rPr>
        <w:t>limma-trend is suitable to data whose sequencing depth is the same, while limma-voom is suitable: (i) when the sample library size is different; (ii) data not normalized by TMM; (iii) there is a lot of “noise” in the data</w:t>
      </w:r>
      <w:r w:rsidR="000D76B7">
        <w:rPr>
          <w:bCs/>
          <w:color w:val="000000"/>
          <w:lang w:eastAsia="zh-CN"/>
        </w:rPr>
        <w:t xml:space="preserve">. </w:t>
      </w:r>
      <w:r w:rsidR="000F4CFE" w:rsidRPr="005C778B">
        <w:rPr>
          <w:bCs/>
          <w:color w:val="000000"/>
          <w:lang w:eastAsia="zh-CN"/>
        </w:rPr>
        <w:t>A</w:t>
      </w:r>
      <w:r w:rsidR="009475E7" w:rsidRPr="005C778B">
        <w:rPr>
          <w:bCs/>
          <w:color w:val="000000"/>
          <w:lang w:eastAsia="zh-CN"/>
        </w:rPr>
        <w:t xml:space="preserve"> positive logFC means that gene is up-regulated in the experiment, while negative number means that gene is down-regulated.</w:t>
      </w:r>
    </w:p>
    <w:p w14:paraId="5F098ECF" w14:textId="77777777" w:rsidR="009475E7" w:rsidRPr="002226D2" w:rsidRDefault="009475E7" w:rsidP="002B703F">
      <w:pPr>
        <w:pBdr>
          <w:top w:val="nil"/>
          <w:left w:val="nil"/>
          <w:bottom w:val="nil"/>
          <w:right w:val="nil"/>
          <w:between w:val="nil"/>
        </w:pBdr>
        <w:rPr>
          <w:bCs/>
          <w:color w:val="000000"/>
          <w:lang w:eastAsia="zh-CN"/>
        </w:rPr>
      </w:pPr>
    </w:p>
    <w:p w14:paraId="472986EA" w14:textId="18641962" w:rsidR="009475E7"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3.9. </w:t>
      </w:r>
      <w:r w:rsidR="009475E7" w:rsidRPr="002226D2">
        <w:rPr>
          <w:bCs/>
          <w:color w:val="000000"/>
          <w:lang w:eastAsia="zh-CN"/>
        </w:rPr>
        <w:t>Identify the DEGs</w:t>
      </w:r>
      <w:r w:rsidR="002B703F">
        <w:rPr>
          <w:bCs/>
          <w:color w:val="000000"/>
          <w:lang w:eastAsia="zh-CN"/>
        </w:rPr>
        <w:t>.</w:t>
      </w:r>
    </w:p>
    <w:p w14:paraId="1F299CBF"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res_limma$sig &lt;- as.factor(</w:t>
      </w:r>
    </w:p>
    <w:p w14:paraId="1A6F07C8"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  ifelse(res_limma$adj.P.Val &lt; 0.05 &amp; abs(res_limma$logFC) &gt; 2,</w:t>
      </w:r>
    </w:p>
    <w:p w14:paraId="308A4692" w14:textId="2346EE82"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         ifelse(res_limma$logFC &gt; 2 ,'up','down'),'not')) # The adj</w:t>
      </w:r>
      <w:r w:rsidR="00F36A43" w:rsidRPr="002226D2">
        <w:rPr>
          <w:bCs/>
          <w:color w:val="000000"/>
          <w:lang w:eastAsia="zh-CN"/>
        </w:rPr>
        <w:t>.p</w:t>
      </w:r>
      <w:r w:rsidRPr="002226D2">
        <w:rPr>
          <w:bCs/>
          <w:color w:val="000000"/>
          <w:lang w:eastAsia="zh-CN"/>
        </w:rPr>
        <w:t xml:space="preserve"> Value &lt; 0.05 and the |log2FC| &gt;= 2 are thresholds to identify the DEGs</w:t>
      </w:r>
    </w:p>
    <w:p w14:paraId="43C20A62"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summary(res_limma$sig)</w:t>
      </w:r>
    </w:p>
    <w:p w14:paraId="0615260D" w14:textId="77777777" w:rsidR="009475E7"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down   not    up </w:t>
      </w:r>
    </w:p>
    <w:p w14:paraId="74616908" w14:textId="3D3048AB" w:rsidR="009475E7" w:rsidRDefault="009475E7" w:rsidP="002B703F">
      <w:pPr>
        <w:pBdr>
          <w:top w:val="nil"/>
          <w:left w:val="nil"/>
          <w:bottom w:val="nil"/>
          <w:right w:val="nil"/>
          <w:between w:val="nil"/>
        </w:pBdr>
        <w:rPr>
          <w:bCs/>
          <w:color w:val="000000"/>
          <w:lang w:eastAsia="zh-CN"/>
        </w:rPr>
      </w:pPr>
      <w:r w:rsidRPr="002226D2">
        <w:rPr>
          <w:bCs/>
          <w:color w:val="000000"/>
          <w:lang w:eastAsia="zh-CN"/>
        </w:rPr>
        <w:t>##1880 17341  1443</w:t>
      </w:r>
    </w:p>
    <w:p w14:paraId="00609D78" w14:textId="7E887DF0" w:rsidR="005C778B" w:rsidRDefault="005C778B" w:rsidP="002B703F">
      <w:pPr>
        <w:pBdr>
          <w:top w:val="nil"/>
          <w:left w:val="nil"/>
          <w:bottom w:val="nil"/>
          <w:right w:val="nil"/>
          <w:between w:val="nil"/>
        </w:pBdr>
        <w:rPr>
          <w:bCs/>
          <w:color w:val="000000"/>
          <w:lang w:eastAsia="zh-CN"/>
        </w:rPr>
      </w:pPr>
    </w:p>
    <w:p w14:paraId="555454A1" w14:textId="38DD396D" w:rsidR="005C778B"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3.10. </w:t>
      </w:r>
      <w:r w:rsidRPr="002226D2">
        <w:rPr>
          <w:bCs/>
          <w:color w:val="000000"/>
          <w:lang w:eastAsia="zh-CN"/>
        </w:rPr>
        <w:t>Output the result table to a file</w:t>
      </w:r>
      <w:r w:rsidR="002B703F">
        <w:rPr>
          <w:bCs/>
          <w:color w:val="000000"/>
          <w:lang w:eastAsia="zh-CN"/>
        </w:rPr>
        <w:t>.</w:t>
      </w:r>
    </w:p>
    <w:p w14:paraId="58074D78" w14:textId="52D489AA" w:rsidR="009475E7"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write.csv(res_limma, file = 'result_limma.csv') </w:t>
      </w:r>
    </w:p>
    <w:p w14:paraId="3EB22F4D" w14:textId="465F258F" w:rsidR="005C778B" w:rsidRDefault="005C778B" w:rsidP="002B703F">
      <w:pPr>
        <w:pBdr>
          <w:top w:val="nil"/>
          <w:left w:val="nil"/>
          <w:bottom w:val="nil"/>
          <w:right w:val="nil"/>
          <w:between w:val="nil"/>
        </w:pBdr>
        <w:rPr>
          <w:bCs/>
          <w:color w:val="000000"/>
          <w:lang w:eastAsia="zh-CN"/>
        </w:rPr>
      </w:pPr>
    </w:p>
    <w:p w14:paraId="4B30C932" w14:textId="606E46C3" w:rsidR="005C778B" w:rsidRPr="002226D2" w:rsidRDefault="005C778B" w:rsidP="002B703F">
      <w:pPr>
        <w:pBdr>
          <w:top w:val="nil"/>
          <w:left w:val="nil"/>
          <w:bottom w:val="nil"/>
          <w:right w:val="nil"/>
          <w:between w:val="nil"/>
        </w:pBdr>
        <w:rPr>
          <w:bCs/>
          <w:color w:val="000000"/>
          <w:lang w:eastAsia="zh-CN"/>
        </w:rPr>
      </w:pPr>
      <w:r>
        <w:rPr>
          <w:bCs/>
          <w:color w:val="000000"/>
          <w:lang w:eastAsia="zh-CN"/>
        </w:rPr>
        <w:t>2.3.11.</w:t>
      </w:r>
      <w:r w:rsidRPr="002226D2">
        <w:rPr>
          <w:bCs/>
          <w:color w:val="000000"/>
          <w:lang w:eastAsia="zh-CN"/>
        </w:rPr>
        <w:t xml:space="preserve"> Click </w:t>
      </w:r>
      <w:r w:rsidR="002B703F">
        <w:rPr>
          <w:rFonts w:eastAsia="Microsoft Yi Baiti"/>
          <w:b/>
          <w:color w:val="000000"/>
          <w:lang w:eastAsia="zh-CN"/>
        </w:rPr>
        <w:t>Run</w:t>
      </w:r>
      <w:r w:rsidR="002B703F">
        <w:rPr>
          <w:rFonts w:eastAsia="Microsoft Yi Baiti"/>
          <w:bCs/>
          <w:color w:val="000000"/>
          <w:lang w:eastAsia="zh-CN"/>
        </w:rPr>
        <w:t xml:space="preserve"> </w:t>
      </w:r>
      <w:r w:rsidRPr="002226D2">
        <w:rPr>
          <w:bCs/>
          <w:color w:val="000000"/>
          <w:lang w:eastAsia="zh-CN"/>
        </w:rPr>
        <w:t xml:space="preserve">to install </w:t>
      </w:r>
      <w:r w:rsidR="000D76B7">
        <w:rPr>
          <w:bCs/>
          <w:color w:val="000000"/>
          <w:lang w:eastAsia="zh-CN"/>
        </w:rPr>
        <w:t xml:space="preserve">the </w:t>
      </w:r>
      <w:r w:rsidRPr="002226D2">
        <w:rPr>
          <w:bCs/>
          <w:color w:val="000000"/>
          <w:lang w:eastAsia="zh-CN"/>
        </w:rPr>
        <w:t>R package "ggplot2"</w:t>
      </w:r>
      <w:r w:rsidR="002B703F">
        <w:rPr>
          <w:bCs/>
          <w:color w:val="000000"/>
          <w:lang w:eastAsia="zh-CN"/>
        </w:rPr>
        <w:t>.</w:t>
      </w:r>
    </w:p>
    <w:p w14:paraId="2B33CE49" w14:textId="271E667E" w:rsidR="009475E7"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install.packages("ggplot2")  </w:t>
      </w:r>
    </w:p>
    <w:p w14:paraId="544EAD10" w14:textId="7E1D8874" w:rsidR="005C778B" w:rsidRDefault="005C778B" w:rsidP="002B703F">
      <w:pPr>
        <w:pBdr>
          <w:top w:val="nil"/>
          <w:left w:val="nil"/>
          <w:bottom w:val="nil"/>
          <w:right w:val="nil"/>
          <w:between w:val="nil"/>
        </w:pBdr>
        <w:rPr>
          <w:bCs/>
          <w:color w:val="000000"/>
          <w:lang w:eastAsia="zh-CN"/>
        </w:rPr>
      </w:pPr>
    </w:p>
    <w:p w14:paraId="4E08CF5D" w14:textId="74566BA5" w:rsidR="005C778B" w:rsidRPr="002226D2" w:rsidRDefault="005C778B" w:rsidP="002B703F">
      <w:pPr>
        <w:pBdr>
          <w:top w:val="nil"/>
          <w:left w:val="nil"/>
          <w:bottom w:val="nil"/>
          <w:right w:val="nil"/>
          <w:between w:val="nil"/>
        </w:pBdr>
        <w:rPr>
          <w:bCs/>
          <w:color w:val="000000"/>
          <w:lang w:eastAsia="zh-CN"/>
        </w:rPr>
      </w:pPr>
      <w:r>
        <w:rPr>
          <w:bCs/>
          <w:color w:val="000000"/>
          <w:lang w:eastAsia="zh-CN"/>
        </w:rPr>
        <w:t xml:space="preserve">2.3.12. </w:t>
      </w:r>
      <w:r w:rsidRPr="002226D2">
        <w:rPr>
          <w:bCs/>
          <w:color w:val="000000"/>
          <w:lang w:eastAsia="zh-CN"/>
        </w:rPr>
        <w:t xml:space="preserve">Click </w:t>
      </w:r>
      <w:r w:rsidR="002B703F">
        <w:rPr>
          <w:rFonts w:eastAsia="Microsoft Yi Baiti"/>
          <w:b/>
          <w:color w:val="000000"/>
          <w:lang w:eastAsia="zh-CN"/>
        </w:rPr>
        <w:t>Run</w:t>
      </w:r>
      <w:r w:rsidR="002B703F">
        <w:rPr>
          <w:rFonts w:eastAsia="Microsoft Yi Baiti"/>
          <w:bCs/>
          <w:color w:val="000000"/>
          <w:lang w:eastAsia="zh-CN"/>
        </w:rPr>
        <w:t xml:space="preserve"> </w:t>
      </w:r>
      <w:r w:rsidRPr="002226D2">
        <w:rPr>
          <w:bCs/>
          <w:color w:val="000000"/>
          <w:lang w:eastAsia="zh-CN"/>
        </w:rPr>
        <w:t xml:space="preserve">to load </w:t>
      </w:r>
      <w:r w:rsidR="000D76B7">
        <w:rPr>
          <w:bCs/>
          <w:color w:val="000000"/>
          <w:lang w:eastAsia="zh-CN"/>
        </w:rPr>
        <w:t xml:space="preserve">the </w:t>
      </w:r>
      <w:r w:rsidRPr="002226D2">
        <w:rPr>
          <w:bCs/>
          <w:color w:val="000000"/>
          <w:lang w:eastAsia="zh-CN"/>
        </w:rPr>
        <w:t>R package "ggplot2"</w:t>
      </w:r>
      <w:r w:rsidR="002B703F">
        <w:rPr>
          <w:bCs/>
          <w:color w:val="000000"/>
          <w:lang w:eastAsia="zh-CN"/>
        </w:rPr>
        <w:t>.</w:t>
      </w:r>
    </w:p>
    <w:p w14:paraId="7D7D8A40" w14:textId="7DEED98A" w:rsidR="009475E7"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library(ggplot2) </w:t>
      </w:r>
    </w:p>
    <w:p w14:paraId="4F1C771F" w14:textId="77777777" w:rsidR="005C778B" w:rsidRDefault="005C778B" w:rsidP="002B703F">
      <w:pPr>
        <w:pBdr>
          <w:top w:val="nil"/>
          <w:left w:val="nil"/>
          <w:bottom w:val="nil"/>
          <w:right w:val="nil"/>
          <w:between w:val="nil"/>
        </w:pBdr>
        <w:rPr>
          <w:bCs/>
          <w:color w:val="000000"/>
          <w:lang w:eastAsia="zh-CN"/>
        </w:rPr>
      </w:pPr>
    </w:p>
    <w:p w14:paraId="60843BAA" w14:textId="438E80AC" w:rsidR="005C778B" w:rsidRPr="002226D2" w:rsidRDefault="005C778B" w:rsidP="002B703F">
      <w:pPr>
        <w:pBdr>
          <w:top w:val="nil"/>
          <w:left w:val="nil"/>
          <w:bottom w:val="nil"/>
          <w:right w:val="nil"/>
          <w:between w:val="nil"/>
        </w:pBdr>
        <w:rPr>
          <w:bCs/>
          <w:color w:val="000000"/>
          <w:lang w:eastAsia="zh-CN"/>
        </w:rPr>
      </w:pPr>
      <w:r>
        <w:rPr>
          <w:bCs/>
          <w:color w:val="000000"/>
          <w:lang w:eastAsia="zh-CN"/>
        </w:rPr>
        <w:t>2.3.13.</w:t>
      </w:r>
      <w:r w:rsidRPr="002226D2">
        <w:rPr>
          <w:bCs/>
          <w:color w:val="000000"/>
          <w:lang w:eastAsia="zh-CN"/>
        </w:rPr>
        <w:t xml:space="preserve"> Run the R code from the "volcano.R" to create the volcano plot</w:t>
      </w:r>
      <w:r w:rsidR="002B703F">
        <w:rPr>
          <w:bCs/>
          <w:color w:val="000000"/>
          <w:lang w:eastAsia="zh-CN"/>
        </w:rPr>
        <w:t>. T</w:t>
      </w:r>
      <w:r w:rsidRPr="002226D2">
        <w:rPr>
          <w:bCs/>
          <w:color w:val="000000"/>
          <w:lang w:eastAsia="zh-CN"/>
        </w:rPr>
        <w:t xml:space="preserve">he file "volcano.R" can be acquired </w:t>
      </w:r>
      <w:r w:rsidR="002B703F">
        <w:rPr>
          <w:bCs/>
          <w:color w:val="000000"/>
          <w:lang w:eastAsia="zh-CN"/>
        </w:rPr>
        <w:t>from</w:t>
      </w:r>
      <w:r w:rsidRPr="002226D2">
        <w:rPr>
          <w:bCs/>
          <w:color w:val="000000"/>
          <w:lang w:eastAsia="zh-CN"/>
        </w:rPr>
        <w:t xml:space="preserve"> Supplementary files</w:t>
      </w:r>
      <w:r w:rsidR="002B703F">
        <w:rPr>
          <w:bCs/>
          <w:color w:val="000000"/>
          <w:lang w:eastAsia="zh-CN"/>
        </w:rPr>
        <w:t>.</w:t>
      </w:r>
    </w:p>
    <w:p w14:paraId="19A11141" w14:textId="56CCC078" w:rsidR="005C778B" w:rsidRPr="002226D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source("Supplementary files/Scripts/volcano.R") </w:t>
      </w:r>
    </w:p>
    <w:p w14:paraId="69126822" w14:textId="77777777" w:rsidR="00923702" w:rsidRDefault="009475E7" w:rsidP="002B703F">
      <w:pPr>
        <w:pBdr>
          <w:top w:val="nil"/>
          <w:left w:val="nil"/>
          <w:bottom w:val="nil"/>
          <w:right w:val="nil"/>
          <w:between w:val="nil"/>
        </w:pBdr>
        <w:rPr>
          <w:bCs/>
          <w:color w:val="000000"/>
          <w:lang w:eastAsia="zh-CN"/>
        </w:rPr>
      </w:pPr>
      <w:r w:rsidRPr="002226D2">
        <w:rPr>
          <w:bCs/>
          <w:color w:val="000000"/>
          <w:lang w:eastAsia="zh-CN"/>
        </w:rPr>
        <w:t xml:space="preserve">volcano(res_limma,"logFC","adj.P.Val",2,0.05) </w:t>
      </w:r>
    </w:p>
    <w:p w14:paraId="34EE826C" w14:textId="77777777" w:rsidR="00923702" w:rsidRDefault="00923702" w:rsidP="002B703F">
      <w:pPr>
        <w:pBdr>
          <w:top w:val="nil"/>
          <w:left w:val="nil"/>
          <w:bottom w:val="nil"/>
          <w:right w:val="nil"/>
          <w:between w:val="nil"/>
        </w:pBdr>
        <w:rPr>
          <w:bCs/>
          <w:color w:val="000000"/>
          <w:lang w:eastAsia="zh-CN"/>
        </w:rPr>
      </w:pPr>
    </w:p>
    <w:p w14:paraId="7A5B5B6F" w14:textId="663CB1BF" w:rsidR="009475E7" w:rsidRDefault="00923702" w:rsidP="002B703F">
      <w:pPr>
        <w:pBdr>
          <w:top w:val="nil"/>
          <w:left w:val="nil"/>
          <w:bottom w:val="nil"/>
          <w:right w:val="nil"/>
          <w:between w:val="nil"/>
        </w:pBdr>
        <w:rPr>
          <w:bCs/>
          <w:color w:val="000000"/>
          <w:lang w:eastAsia="zh-CN"/>
        </w:rPr>
      </w:pPr>
      <w:r>
        <w:rPr>
          <w:bCs/>
          <w:color w:val="000000"/>
          <w:lang w:eastAsia="zh-CN"/>
        </w:rPr>
        <w:t>NOTE:</w:t>
      </w:r>
      <w:r w:rsidR="009475E7" w:rsidRPr="002226D2">
        <w:rPr>
          <w:bCs/>
          <w:color w:val="000000"/>
          <w:lang w:eastAsia="zh-CN"/>
        </w:rPr>
        <w:t xml:space="preserve"> Genes can be mapped to different positions according to their log2FC and adj-p values, the up regulated DEGs are colored in red, and the down-regulated DEGs are colored in green. </w:t>
      </w:r>
    </w:p>
    <w:p w14:paraId="6DED2223" w14:textId="77777777" w:rsidR="005C778B" w:rsidRPr="002226D2" w:rsidRDefault="005C778B" w:rsidP="002B703F">
      <w:pPr>
        <w:pBdr>
          <w:top w:val="nil"/>
          <w:left w:val="nil"/>
          <w:bottom w:val="nil"/>
          <w:right w:val="nil"/>
          <w:between w:val="nil"/>
        </w:pBdr>
        <w:rPr>
          <w:bCs/>
          <w:color w:val="000000"/>
          <w:lang w:eastAsia="zh-CN"/>
        </w:rPr>
      </w:pPr>
    </w:p>
    <w:p w14:paraId="5F85F76D" w14:textId="27EB9ACB" w:rsidR="005C4E5F" w:rsidRPr="002226D2" w:rsidRDefault="005C778B" w:rsidP="002B703F">
      <w:pPr>
        <w:pBdr>
          <w:top w:val="nil"/>
          <w:left w:val="nil"/>
          <w:bottom w:val="nil"/>
          <w:right w:val="nil"/>
          <w:between w:val="nil"/>
        </w:pBdr>
        <w:rPr>
          <w:bCs/>
          <w:color w:val="000000"/>
          <w:lang w:eastAsia="zh-CN"/>
        </w:rPr>
      </w:pPr>
      <w:r>
        <w:rPr>
          <w:bCs/>
          <w:color w:val="000000"/>
          <w:lang w:eastAsia="zh-CN"/>
        </w:rPr>
        <w:t>2.3.14.</w:t>
      </w:r>
      <w:r w:rsidR="009475E7" w:rsidRPr="002226D2">
        <w:rPr>
          <w:bCs/>
          <w:color w:val="000000"/>
          <w:lang w:eastAsia="zh-CN"/>
        </w:rPr>
        <w:t xml:space="preserve"> Click </w:t>
      </w:r>
      <w:r w:rsidR="009475E7" w:rsidRPr="002B703F">
        <w:rPr>
          <w:b/>
          <w:color w:val="000000"/>
          <w:lang w:eastAsia="zh-CN"/>
        </w:rPr>
        <w:t>Export</w:t>
      </w:r>
      <w:r w:rsidR="009475E7" w:rsidRPr="002226D2">
        <w:rPr>
          <w:bCs/>
          <w:color w:val="000000"/>
          <w:lang w:eastAsia="zh-CN"/>
        </w:rPr>
        <w:t xml:space="preserve"> to save the volcano plot</w:t>
      </w:r>
      <w:r w:rsidR="00923702">
        <w:rPr>
          <w:bCs/>
          <w:color w:val="000000"/>
          <w:lang w:eastAsia="zh-CN"/>
        </w:rPr>
        <w:t>.</w:t>
      </w:r>
    </w:p>
    <w:p w14:paraId="6322BF80" w14:textId="77777777" w:rsidR="009475E7" w:rsidRPr="002226D2" w:rsidRDefault="009475E7" w:rsidP="002B703F">
      <w:pPr>
        <w:pBdr>
          <w:top w:val="nil"/>
          <w:left w:val="nil"/>
          <w:bottom w:val="nil"/>
          <w:right w:val="nil"/>
          <w:between w:val="nil"/>
        </w:pBdr>
        <w:rPr>
          <w:bCs/>
          <w:color w:val="000000"/>
          <w:lang w:eastAsia="zh-CN"/>
        </w:rPr>
      </w:pPr>
    </w:p>
    <w:p w14:paraId="534BAA08" w14:textId="7F2AE61F" w:rsidR="005C7EF2" w:rsidRPr="002226D2" w:rsidRDefault="005C778B" w:rsidP="002B703F">
      <w:pPr>
        <w:pBdr>
          <w:top w:val="nil"/>
          <w:left w:val="nil"/>
          <w:bottom w:val="nil"/>
          <w:right w:val="nil"/>
          <w:between w:val="nil"/>
        </w:pBdr>
        <w:rPr>
          <w:bCs/>
          <w:color w:val="000000"/>
          <w:lang w:eastAsia="zh-CN"/>
        </w:rPr>
      </w:pPr>
      <w:r>
        <w:rPr>
          <w:bCs/>
          <w:color w:val="000000"/>
          <w:lang w:eastAsia="zh-CN"/>
        </w:rPr>
        <w:t>NOTE:</w:t>
      </w:r>
      <w:r w:rsidR="002B703F">
        <w:rPr>
          <w:bCs/>
          <w:color w:val="000000"/>
          <w:lang w:eastAsia="zh-CN"/>
        </w:rPr>
        <w:t xml:space="preserve"> </w:t>
      </w:r>
      <w:r w:rsidR="005F54CD" w:rsidRPr="002226D2">
        <w:rPr>
          <w:bCs/>
          <w:color w:val="000000"/>
          <w:lang w:eastAsia="zh-CN"/>
        </w:rPr>
        <w:t xml:space="preserve">The volcano plots can be generated and downloaded in different formats </w:t>
      </w:r>
      <w:r w:rsidR="005C7EF2" w:rsidRPr="002226D2">
        <w:rPr>
          <w:bCs/>
          <w:color w:val="000000"/>
          <w:lang w:eastAsia="zh-CN"/>
        </w:rPr>
        <w:t>(e.g.</w:t>
      </w:r>
      <w:r w:rsidR="00A4032E" w:rsidRPr="002226D2">
        <w:rPr>
          <w:bCs/>
          <w:color w:val="000000"/>
          <w:lang w:eastAsia="zh-CN"/>
        </w:rPr>
        <w:t>,</w:t>
      </w:r>
      <w:r w:rsidR="005C7EF2" w:rsidRPr="002226D2">
        <w:rPr>
          <w:bCs/>
          <w:color w:val="000000"/>
          <w:lang w:eastAsia="zh-CN"/>
        </w:rPr>
        <w:t xml:space="preserve"> pdf</w:t>
      </w:r>
      <w:r w:rsidR="00E138D4" w:rsidRPr="002226D2">
        <w:rPr>
          <w:bCs/>
          <w:color w:val="000000"/>
          <w:lang w:eastAsia="zh-CN"/>
        </w:rPr>
        <w:t xml:space="preserve">, TIFF, PNG, JPEG </w:t>
      </w:r>
      <w:r w:rsidR="005C7EF2" w:rsidRPr="002226D2">
        <w:rPr>
          <w:bCs/>
          <w:color w:val="000000"/>
          <w:lang w:eastAsia="zh-CN"/>
        </w:rPr>
        <w:t>format). Genes can be mapped to different positions according to their log2FC and adj</w:t>
      </w:r>
      <w:r w:rsidR="00B0081C" w:rsidRPr="002226D2">
        <w:rPr>
          <w:bCs/>
          <w:color w:val="000000"/>
          <w:lang w:eastAsia="zh-CN"/>
        </w:rPr>
        <w:t xml:space="preserve"> </w:t>
      </w:r>
      <w:r w:rsidR="002820B9" w:rsidRPr="002226D2">
        <w:rPr>
          <w:bCs/>
          <w:i/>
          <w:iCs/>
          <w:color w:val="000000"/>
          <w:lang w:eastAsia="zh-CN"/>
        </w:rPr>
        <w:t>p</w:t>
      </w:r>
      <w:r w:rsidR="005C7EF2" w:rsidRPr="002226D2">
        <w:rPr>
          <w:bCs/>
          <w:color w:val="000000"/>
          <w:lang w:eastAsia="zh-CN"/>
        </w:rPr>
        <w:t xml:space="preserve"> values, the up-regulated DEGs (log2FC</w:t>
      </w:r>
      <w:r w:rsidR="00B0081C" w:rsidRPr="002226D2">
        <w:rPr>
          <w:bCs/>
          <w:color w:val="000000"/>
          <w:lang w:eastAsia="zh-CN"/>
        </w:rPr>
        <w:t xml:space="preserve"> </w:t>
      </w:r>
      <w:r w:rsidR="005C7EF2" w:rsidRPr="002226D2">
        <w:rPr>
          <w:bCs/>
          <w:color w:val="000000"/>
          <w:lang w:eastAsia="zh-CN"/>
        </w:rPr>
        <w:t>&gt;</w:t>
      </w:r>
      <w:r w:rsidR="00B0081C" w:rsidRPr="002226D2">
        <w:rPr>
          <w:bCs/>
          <w:color w:val="000000"/>
          <w:lang w:eastAsia="zh-CN"/>
        </w:rPr>
        <w:t xml:space="preserve"> </w:t>
      </w:r>
      <w:r w:rsidR="005C7EF2" w:rsidRPr="002226D2">
        <w:rPr>
          <w:bCs/>
          <w:color w:val="000000"/>
          <w:lang w:eastAsia="zh-CN"/>
        </w:rPr>
        <w:t>2, adj</w:t>
      </w:r>
      <w:r w:rsidR="00B0081C" w:rsidRPr="002226D2">
        <w:rPr>
          <w:bCs/>
          <w:color w:val="000000"/>
          <w:lang w:eastAsia="zh-CN"/>
        </w:rPr>
        <w:t xml:space="preserve"> p </w:t>
      </w:r>
      <w:r w:rsidR="005C7EF2" w:rsidRPr="002226D2">
        <w:rPr>
          <w:bCs/>
          <w:color w:val="000000"/>
          <w:lang w:eastAsia="zh-CN"/>
        </w:rPr>
        <w:t>&lt;</w:t>
      </w:r>
      <w:r w:rsidR="00B0081C" w:rsidRPr="002226D2">
        <w:rPr>
          <w:bCs/>
          <w:color w:val="000000"/>
          <w:lang w:eastAsia="zh-CN"/>
        </w:rPr>
        <w:t xml:space="preserve"> </w:t>
      </w:r>
      <w:r w:rsidR="005C7EF2" w:rsidRPr="002226D2">
        <w:rPr>
          <w:bCs/>
          <w:color w:val="000000"/>
          <w:lang w:eastAsia="zh-CN"/>
        </w:rPr>
        <w:t>0.05) are colored in red, and the down-regulated DEGs (log2FC</w:t>
      </w:r>
      <w:r w:rsidR="00B0081C" w:rsidRPr="002226D2">
        <w:rPr>
          <w:bCs/>
          <w:color w:val="000000"/>
          <w:lang w:eastAsia="zh-CN"/>
        </w:rPr>
        <w:t xml:space="preserve"> </w:t>
      </w:r>
      <w:r w:rsidR="005C7EF2" w:rsidRPr="002226D2">
        <w:rPr>
          <w:bCs/>
          <w:color w:val="000000"/>
          <w:lang w:eastAsia="zh-CN"/>
        </w:rPr>
        <w:t>&lt;</w:t>
      </w:r>
      <w:r w:rsidR="00B0081C" w:rsidRPr="002226D2">
        <w:rPr>
          <w:bCs/>
          <w:color w:val="000000"/>
          <w:lang w:eastAsia="zh-CN"/>
        </w:rPr>
        <w:t xml:space="preserve"> </w:t>
      </w:r>
      <w:r w:rsidR="005C7EF2" w:rsidRPr="002226D2">
        <w:rPr>
          <w:bCs/>
          <w:color w:val="000000"/>
          <w:lang w:eastAsia="zh-CN"/>
        </w:rPr>
        <w:t>-2, adj</w:t>
      </w:r>
      <w:r w:rsidR="00B0081C" w:rsidRPr="002226D2">
        <w:rPr>
          <w:bCs/>
          <w:color w:val="000000"/>
          <w:lang w:eastAsia="zh-CN"/>
        </w:rPr>
        <w:t xml:space="preserve"> p </w:t>
      </w:r>
      <w:r w:rsidR="005C7EF2" w:rsidRPr="002226D2">
        <w:rPr>
          <w:bCs/>
          <w:color w:val="000000"/>
          <w:lang w:eastAsia="zh-CN"/>
        </w:rPr>
        <w:t>&lt;</w:t>
      </w:r>
      <w:r w:rsidR="00B0081C" w:rsidRPr="002226D2">
        <w:rPr>
          <w:bCs/>
          <w:color w:val="000000"/>
          <w:lang w:eastAsia="zh-CN"/>
        </w:rPr>
        <w:t xml:space="preserve"> </w:t>
      </w:r>
      <w:r w:rsidR="005C7EF2" w:rsidRPr="002226D2">
        <w:rPr>
          <w:bCs/>
          <w:color w:val="000000"/>
          <w:lang w:eastAsia="zh-CN"/>
        </w:rPr>
        <w:t xml:space="preserve">0.05) are colored in green, non-DEGs are colored in grey. </w:t>
      </w:r>
    </w:p>
    <w:p w14:paraId="629C2860" w14:textId="5D757C67" w:rsidR="005C7EF2" w:rsidRPr="002226D2" w:rsidRDefault="005C7EF2" w:rsidP="002B703F">
      <w:pPr>
        <w:pBdr>
          <w:top w:val="nil"/>
          <w:left w:val="nil"/>
          <w:bottom w:val="nil"/>
          <w:right w:val="nil"/>
          <w:between w:val="nil"/>
        </w:pBdr>
        <w:rPr>
          <w:bCs/>
          <w:color w:val="000000"/>
          <w:lang w:eastAsia="zh-CN"/>
        </w:rPr>
      </w:pPr>
    </w:p>
    <w:p w14:paraId="0B6DBA4D" w14:textId="43D4D3AB" w:rsidR="00BA6306" w:rsidRPr="002B703F" w:rsidRDefault="005F54CD" w:rsidP="002B703F">
      <w:pPr>
        <w:pStyle w:val="a8"/>
        <w:numPr>
          <w:ilvl w:val="0"/>
          <w:numId w:val="28"/>
        </w:numPr>
        <w:pBdr>
          <w:top w:val="nil"/>
          <w:left w:val="nil"/>
          <w:bottom w:val="nil"/>
          <w:right w:val="nil"/>
          <w:between w:val="nil"/>
        </w:pBdr>
        <w:ind w:left="0" w:firstLineChars="0" w:firstLine="0"/>
        <w:rPr>
          <w:b/>
          <w:color w:val="000000"/>
          <w:lang w:eastAsia="zh-CN"/>
        </w:rPr>
      </w:pPr>
      <w:bookmarkStart w:id="11" w:name="_Hlk74137714"/>
      <w:r w:rsidRPr="002B703F">
        <w:rPr>
          <w:b/>
          <w:color w:val="000000"/>
          <w:lang w:eastAsia="zh-CN"/>
        </w:rPr>
        <w:t>D</w:t>
      </w:r>
      <w:r w:rsidR="00BA6306" w:rsidRPr="002B703F">
        <w:rPr>
          <w:b/>
          <w:color w:val="000000"/>
          <w:lang w:eastAsia="zh-CN"/>
        </w:rPr>
        <w:t xml:space="preserve">ifferential expression analysis through </w:t>
      </w:r>
      <w:r w:rsidR="007476AA" w:rsidRPr="002B703F">
        <w:rPr>
          <w:b/>
          <w:color w:val="000000"/>
          <w:lang w:eastAsia="zh-CN"/>
        </w:rPr>
        <w:t>“</w:t>
      </w:r>
      <w:r w:rsidR="00BA6306" w:rsidRPr="002B703F">
        <w:rPr>
          <w:b/>
          <w:color w:val="000000"/>
          <w:lang w:eastAsia="zh-CN"/>
        </w:rPr>
        <w:t>edgeR</w:t>
      </w:r>
      <w:r w:rsidR="007476AA" w:rsidRPr="002B703F">
        <w:rPr>
          <w:b/>
          <w:color w:val="000000"/>
          <w:lang w:eastAsia="zh-CN"/>
        </w:rPr>
        <w:t>”</w:t>
      </w:r>
    </w:p>
    <w:bookmarkEnd w:id="11"/>
    <w:p w14:paraId="3AB34980" w14:textId="77777777" w:rsidR="002B703F" w:rsidRDefault="002B703F" w:rsidP="002B703F">
      <w:pPr>
        <w:rPr>
          <w:rFonts w:eastAsia="Microsoft Yi Baiti"/>
        </w:rPr>
      </w:pPr>
    </w:p>
    <w:p w14:paraId="2F09B2A5" w14:textId="4F7F69FF" w:rsidR="002B703F" w:rsidRPr="002B703F" w:rsidRDefault="002B703F" w:rsidP="002B703F">
      <w:pPr>
        <w:rPr>
          <w:rFonts w:eastAsia="Microsoft Yi Baiti"/>
        </w:rPr>
      </w:pPr>
      <w:r>
        <w:rPr>
          <w:rFonts w:eastAsia="Microsoft Yi Baiti"/>
        </w:rPr>
        <w:t>3.1.</w:t>
      </w:r>
      <w:r w:rsidRPr="002B703F">
        <w:rPr>
          <w:rFonts w:eastAsia="Microsoft Yi Baiti"/>
        </w:rPr>
        <w:t xml:space="preserve"> Click </w:t>
      </w:r>
      <w:r w:rsidR="00923702">
        <w:rPr>
          <w:rFonts w:eastAsia="Microsoft Yi Baiti"/>
          <w:b/>
          <w:color w:val="000000"/>
          <w:lang w:eastAsia="zh-CN"/>
        </w:rPr>
        <w:t>Run</w:t>
      </w:r>
      <w:r w:rsidR="00923702">
        <w:rPr>
          <w:rFonts w:eastAsia="Microsoft Yi Baiti"/>
          <w:bCs/>
          <w:color w:val="000000"/>
          <w:lang w:eastAsia="zh-CN"/>
        </w:rPr>
        <w:t xml:space="preserve"> </w:t>
      </w:r>
      <w:r w:rsidRPr="002B703F">
        <w:rPr>
          <w:rFonts w:eastAsia="Microsoft Yi Baiti"/>
        </w:rPr>
        <w:t xml:space="preserve">to load </w:t>
      </w:r>
      <w:r w:rsidR="00923702">
        <w:rPr>
          <w:rFonts w:eastAsia="Microsoft Yi Baiti"/>
        </w:rPr>
        <w:t xml:space="preserve">the </w:t>
      </w:r>
      <w:r w:rsidRPr="002B703F">
        <w:rPr>
          <w:rFonts w:eastAsia="Microsoft Yi Baiti"/>
        </w:rPr>
        <w:t>R package "edgeR"</w:t>
      </w:r>
      <w:r>
        <w:rPr>
          <w:rFonts w:eastAsia="Microsoft Yi Baiti"/>
        </w:rPr>
        <w:t>.</w:t>
      </w:r>
    </w:p>
    <w:p w14:paraId="4CDACEB1" w14:textId="77777777" w:rsidR="002B703F" w:rsidRDefault="005F354F" w:rsidP="002B703F">
      <w:pPr>
        <w:rPr>
          <w:rFonts w:eastAsia="Microsoft Yi Baiti"/>
        </w:rPr>
      </w:pPr>
      <w:r w:rsidRPr="002226D2">
        <w:rPr>
          <w:rFonts w:eastAsia="Microsoft Yi Baiti"/>
        </w:rPr>
        <w:t>library(edgeR)</w:t>
      </w:r>
    </w:p>
    <w:p w14:paraId="1EE2A8C2" w14:textId="16FEED1A" w:rsidR="005F354F" w:rsidRPr="002226D2" w:rsidRDefault="005F354F" w:rsidP="002B703F">
      <w:pPr>
        <w:rPr>
          <w:rFonts w:eastAsia="Microsoft Yi Baiti"/>
        </w:rPr>
      </w:pPr>
      <w:r w:rsidRPr="002226D2">
        <w:rPr>
          <w:rFonts w:eastAsia="Microsoft Yi Baiti"/>
        </w:rPr>
        <w:t xml:space="preserve"> </w:t>
      </w:r>
    </w:p>
    <w:p w14:paraId="7870D092" w14:textId="03DD6048" w:rsidR="005F354F" w:rsidRPr="002226D2" w:rsidRDefault="002B703F" w:rsidP="002B703F">
      <w:pPr>
        <w:rPr>
          <w:rFonts w:eastAsia="Microsoft Yi Baiti"/>
        </w:rPr>
      </w:pPr>
      <w:r>
        <w:rPr>
          <w:rFonts w:eastAsia="Microsoft Yi Baiti"/>
        </w:rPr>
        <w:t xml:space="preserve">3.2. </w:t>
      </w:r>
      <w:r w:rsidR="005F354F" w:rsidRPr="002226D2">
        <w:rPr>
          <w:rFonts w:eastAsia="Microsoft Yi Baiti"/>
        </w:rPr>
        <w:t>Run the following R code to create design matrix</w:t>
      </w:r>
      <w:r>
        <w:rPr>
          <w:rFonts w:eastAsia="Microsoft Yi Baiti"/>
        </w:rPr>
        <w:t>.</w:t>
      </w:r>
    </w:p>
    <w:p w14:paraId="1AFE76CA" w14:textId="77777777" w:rsidR="005F354F" w:rsidRPr="002226D2" w:rsidRDefault="005F354F" w:rsidP="002B703F">
      <w:pPr>
        <w:rPr>
          <w:rFonts w:eastAsia="Microsoft Yi Baiti"/>
        </w:rPr>
      </w:pPr>
      <w:r w:rsidRPr="002226D2">
        <w:rPr>
          <w:rFonts w:eastAsia="Microsoft Yi Baiti"/>
        </w:rPr>
        <w:t xml:space="preserve">group &lt;-substring(colnames(cnt),14,15) </w:t>
      </w:r>
    </w:p>
    <w:p w14:paraId="2F1FDFB4" w14:textId="77777777" w:rsidR="005F354F" w:rsidRPr="002226D2" w:rsidRDefault="005F354F" w:rsidP="002B703F">
      <w:pPr>
        <w:rPr>
          <w:rFonts w:eastAsia="Microsoft Yi Baiti"/>
        </w:rPr>
      </w:pPr>
      <w:r w:rsidRPr="002226D2">
        <w:rPr>
          <w:rFonts w:eastAsia="Microsoft Yi Baiti"/>
        </w:rPr>
        <w:t xml:space="preserve">group [group %in% "01"] &lt;- "Cancer" </w:t>
      </w:r>
    </w:p>
    <w:p w14:paraId="74D5B855" w14:textId="77777777" w:rsidR="005F354F" w:rsidRPr="002226D2" w:rsidRDefault="005F354F" w:rsidP="002B703F">
      <w:pPr>
        <w:rPr>
          <w:rFonts w:eastAsia="Microsoft Yi Baiti"/>
        </w:rPr>
      </w:pPr>
      <w:r w:rsidRPr="002226D2">
        <w:rPr>
          <w:rFonts w:eastAsia="Microsoft Yi Baiti"/>
        </w:rPr>
        <w:t xml:space="preserve">group [group %in% "11"] &lt;- "Normal" </w:t>
      </w:r>
    </w:p>
    <w:p w14:paraId="460D7AB5" w14:textId="77777777" w:rsidR="005F354F" w:rsidRPr="002226D2" w:rsidRDefault="005F354F" w:rsidP="002B703F">
      <w:pPr>
        <w:rPr>
          <w:rFonts w:eastAsia="Microsoft Yi Baiti"/>
        </w:rPr>
      </w:pPr>
      <w:r w:rsidRPr="002226D2">
        <w:rPr>
          <w:rFonts w:eastAsia="Microsoft Yi Baiti"/>
        </w:rPr>
        <w:t>group=factor(group, levels = c("Normal","Cancer"))</w:t>
      </w:r>
    </w:p>
    <w:p w14:paraId="0E2945E7" w14:textId="77777777" w:rsidR="005F354F" w:rsidRPr="002226D2" w:rsidRDefault="005F354F" w:rsidP="002B703F">
      <w:pPr>
        <w:rPr>
          <w:rFonts w:eastAsia="Microsoft Yi Baiti"/>
        </w:rPr>
      </w:pPr>
      <w:r w:rsidRPr="002226D2">
        <w:rPr>
          <w:rFonts w:eastAsia="Microsoft Yi Baiti"/>
        </w:rPr>
        <w:lastRenderedPageBreak/>
        <w:t xml:space="preserve">design &lt;-model.matrix(~group) </w:t>
      </w:r>
    </w:p>
    <w:p w14:paraId="606B61B8" w14:textId="77777777" w:rsidR="005F354F" w:rsidRPr="002226D2" w:rsidRDefault="005F354F" w:rsidP="002B703F">
      <w:pPr>
        <w:rPr>
          <w:rFonts w:eastAsia="Microsoft Yi Baiti"/>
        </w:rPr>
      </w:pPr>
      <w:r w:rsidRPr="002226D2">
        <w:rPr>
          <w:rFonts w:eastAsia="Microsoft Yi Baiti"/>
        </w:rPr>
        <w:t>rownames(design) = colnames(cnt)</w:t>
      </w:r>
    </w:p>
    <w:p w14:paraId="1290AF88" w14:textId="77777777" w:rsidR="005F354F" w:rsidRPr="002226D2" w:rsidRDefault="005F354F" w:rsidP="002B703F">
      <w:pPr>
        <w:rPr>
          <w:rFonts w:eastAsia="Microsoft Yi Baiti"/>
        </w:rPr>
      </w:pPr>
    </w:p>
    <w:p w14:paraId="0810EBB4" w14:textId="2FDD1D51" w:rsidR="002B703F" w:rsidRDefault="002B703F" w:rsidP="002B703F">
      <w:pPr>
        <w:rPr>
          <w:rFonts w:eastAsia="Microsoft Yi Baiti"/>
        </w:rPr>
      </w:pPr>
      <w:r>
        <w:rPr>
          <w:rFonts w:eastAsia="Microsoft Yi Baiti"/>
        </w:rPr>
        <w:t>3.3.</w:t>
      </w:r>
      <w:r w:rsidRPr="002226D2">
        <w:rPr>
          <w:rFonts w:eastAsia="Microsoft Yi Baiti"/>
        </w:rPr>
        <w:t xml:space="preserve"> Click </w:t>
      </w:r>
      <w:r>
        <w:rPr>
          <w:rFonts w:eastAsia="Microsoft Yi Baiti"/>
          <w:b/>
          <w:color w:val="000000"/>
          <w:lang w:eastAsia="zh-CN"/>
        </w:rPr>
        <w:t>Run</w:t>
      </w:r>
      <w:r>
        <w:rPr>
          <w:rFonts w:eastAsia="Microsoft Yi Baiti"/>
          <w:bCs/>
          <w:color w:val="000000"/>
          <w:lang w:eastAsia="zh-CN"/>
        </w:rPr>
        <w:t xml:space="preserve"> </w:t>
      </w:r>
      <w:r w:rsidRPr="002226D2">
        <w:rPr>
          <w:rFonts w:eastAsia="Microsoft Yi Baiti"/>
        </w:rPr>
        <w:t>to create the DGEList object</w:t>
      </w:r>
      <w:r>
        <w:rPr>
          <w:rFonts w:eastAsia="Microsoft Yi Baiti"/>
        </w:rPr>
        <w:t>.</w:t>
      </w:r>
    </w:p>
    <w:p w14:paraId="53AAA628" w14:textId="69F99CA0" w:rsidR="005F354F" w:rsidRDefault="005F354F" w:rsidP="002B703F">
      <w:pPr>
        <w:rPr>
          <w:rFonts w:eastAsia="Microsoft Yi Baiti"/>
        </w:rPr>
      </w:pPr>
      <w:r w:rsidRPr="002226D2">
        <w:rPr>
          <w:rFonts w:eastAsia="Microsoft Yi Baiti"/>
        </w:rPr>
        <w:t xml:space="preserve">dge &lt;- DGEList(counts=cnt) </w:t>
      </w:r>
    </w:p>
    <w:p w14:paraId="27FA836A" w14:textId="77777777" w:rsidR="002B703F" w:rsidRPr="002226D2" w:rsidRDefault="002B703F" w:rsidP="002B703F">
      <w:pPr>
        <w:rPr>
          <w:rFonts w:eastAsia="Microsoft Yi Baiti"/>
        </w:rPr>
      </w:pPr>
    </w:p>
    <w:p w14:paraId="04082858" w14:textId="4F45EC2A" w:rsidR="002B703F" w:rsidRDefault="002B703F" w:rsidP="002B703F">
      <w:pPr>
        <w:rPr>
          <w:rFonts w:eastAsia="Microsoft Yi Baiti"/>
        </w:rPr>
      </w:pPr>
      <w:r>
        <w:rPr>
          <w:rFonts w:eastAsia="Microsoft Yi Baiti"/>
        </w:rPr>
        <w:t>3.4.</w:t>
      </w:r>
      <w:r w:rsidRPr="002226D2">
        <w:rPr>
          <w:rFonts w:eastAsia="Microsoft Yi Baiti"/>
        </w:rPr>
        <w:t xml:space="preserve"> Normalize the data</w:t>
      </w:r>
      <w:r>
        <w:rPr>
          <w:rFonts w:eastAsia="Microsoft Yi Baiti"/>
        </w:rPr>
        <w:t>.</w:t>
      </w:r>
    </w:p>
    <w:p w14:paraId="54B53DBF" w14:textId="296E2DFE" w:rsidR="005F354F" w:rsidRDefault="005F354F" w:rsidP="002B703F">
      <w:pPr>
        <w:rPr>
          <w:rFonts w:eastAsia="Microsoft Yi Baiti"/>
        </w:rPr>
      </w:pPr>
      <w:r w:rsidRPr="002226D2">
        <w:rPr>
          <w:rFonts w:eastAsia="Microsoft Yi Baiti"/>
        </w:rPr>
        <w:t xml:space="preserve">dge &lt;- calcNormFactors(dge, method = "TMM") </w:t>
      </w:r>
    </w:p>
    <w:p w14:paraId="02E743DE" w14:textId="1BE8F6B4" w:rsidR="002B703F" w:rsidRDefault="002B703F" w:rsidP="002B703F">
      <w:pPr>
        <w:rPr>
          <w:rFonts w:eastAsia="Microsoft Yi Baiti"/>
        </w:rPr>
      </w:pPr>
    </w:p>
    <w:p w14:paraId="534D1F19" w14:textId="66227D6B" w:rsidR="002B703F" w:rsidRPr="002226D2" w:rsidRDefault="002B703F" w:rsidP="002B703F">
      <w:pPr>
        <w:rPr>
          <w:rFonts w:eastAsia="Microsoft Yi Baiti"/>
        </w:rPr>
      </w:pPr>
      <w:r>
        <w:rPr>
          <w:rFonts w:eastAsia="Microsoft Yi Baiti"/>
        </w:rPr>
        <w:t>3.5.</w:t>
      </w:r>
      <w:r w:rsidRPr="002226D2">
        <w:rPr>
          <w:rFonts w:eastAsia="Microsoft Yi Baiti"/>
        </w:rPr>
        <w:t xml:space="preserve"> Click </w:t>
      </w:r>
      <w:r>
        <w:rPr>
          <w:rFonts w:eastAsia="Microsoft Yi Baiti"/>
          <w:b/>
          <w:color w:val="000000"/>
          <w:lang w:eastAsia="zh-CN"/>
        </w:rPr>
        <w:t>Run</w:t>
      </w:r>
      <w:r>
        <w:rPr>
          <w:rFonts w:eastAsia="Microsoft Yi Baiti"/>
          <w:bCs/>
          <w:color w:val="000000"/>
          <w:lang w:eastAsia="zh-CN"/>
        </w:rPr>
        <w:t xml:space="preserve"> </w:t>
      </w:r>
      <w:r w:rsidRPr="002226D2">
        <w:rPr>
          <w:rFonts w:eastAsia="Microsoft Yi Baiti"/>
        </w:rPr>
        <w:t>to estimate the dispersion of gene expression values</w:t>
      </w:r>
      <w:r>
        <w:rPr>
          <w:rFonts w:eastAsia="Microsoft Yi Baiti"/>
        </w:rPr>
        <w:t>.</w:t>
      </w:r>
    </w:p>
    <w:p w14:paraId="480EB3D5" w14:textId="58147C11" w:rsidR="005F354F" w:rsidRDefault="005F354F" w:rsidP="002B703F">
      <w:pPr>
        <w:rPr>
          <w:rFonts w:eastAsia="Microsoft Yi Baiti"/>
        </w:rPr>
      </w:pPr>
      <w:r w:rsidRPr="002226D2">
        <w:rPr>
          <w:rFonts w:eastAsia="Microsoft Yi Baiti"/>
        </w:rPr>
        <w:t xml:space="preserve">dge &lt;- estimateDisp(dge, design, robust = T) </w:t>
      </w:r>
    </w:p>
    <w:p w14:paraId="36997B80" w14:textId="77777777" w:rsidR="002B703F" w:rsidRDefault="002B703F" w:rsidP="002B703F">
      <w:pPr>
        <w:rPr>
          <w:rFonts w:eastAsia="Microsoft Yi Baiti"/>
        </w:rPr>
      </w:pPr>
    </w:p>
    <w:p w14:paraId="24E879CF" w14:textId="7D8489F7" w:rsidR="002B703F" w:rsidRPr="002226D2" w:rsidRDefault="002B703F" w:rsidP="002B703F">
      <w:pPr>
        <w:rPr>
          <w:rFonts w:eastAsia="Microsoft Yi Baiti"/>
        </w:rPr>
      </w:pPr>
      <w:r>
        <w:rPr>
          <w:rFonts w:eastAsia="Microsoft Yi Baiti"/>
        </w:rPr>
        <w:t>3.6.</w:t>
      </w:r>
      <w:r w:rsidRPr="002226D2">
        <w:rPr>
          <w:rFonts w:eastAsia="Microsoft Yi Baiti"/>
        </w:rPr>
        <w:t xml:space="preserve"> Click </w:t>
      </w:r>
      <w:r>
        <w:rPr>
          <w:rFonts w:eastAsia="Microsoft Yi Baiti"/>
          <w:b/>
          <w:color w:val="000000"/>
          <w:lang w:eastAsia="zh-CN"/>
        </w:rPr>
        <w:t>Run</w:t>
      </w:r>
      <w:r>
        <w:rPr>
          <w:rFonts w:eastAsia="Microsoft Yi Baiti"/>
          <w:bCs/>
          <w:color w:val="000000"/>
          <w:lang w:eastAsia="zh-CN"/>
        </w:rPr>
        <w:t xml:space="preserve"> </w:t>
      </w:r>
      <w:r w:rsidRPr="002226D2">
        <w:rPr>
          <w:rFonts w:eastAsia="Microsoft Yi Baiti"/>
        </w:rPr>
        <w:t>to fit model to count data</w:t>
      </w:r>
      <w:r>
        <w:rPr>
          <w:rFonts w:eastAsia="Microsoft Yi Baiti"/>
        </w:rPr>
        <w:t>.</w:t>
      </w:r>
    </w:p>
    <w:p w14:paraId="7715DE59" w14:textId="7DA3E3BB" w:rsidR="005F354F" w:rsidRDefault="005F354F" w:rsidP="002B703F">
      <w:pPr>
        <w:rPr>
          <w:rFonts w:eastAsia="Microsoft Yi Baiti"/>
        </w:rPr>
      </w:pPr>
      <w:r w:rsidRPr="002226D2">
        <w:rPr>
          <w:rFonts w:eastAsia="Microsoft Yi Baiti"/>
        </w:rPr>
        <w:t xml:space="preserve">fit &lt;- glmQLFit(dge, design) </w:t>
      </w:r>
    </w:p>
    <w:p w14:paraId="001010AA" w14:textId="77777777" w:rsidR="002B703F" w:rsidRDefault="002B703F" w:rsidP="002B703F">
      <w:pPr>
        <w:rPr>
          <w:rFonts w:eastAsia="Microsoft Yi Baiti"/>
        </w:rPr>
      </w:pPr>
    </w:p>
    <w:p w14:paraId="177C440F" w14:textId="32439CAA" w:rsidR="002B703F" w:rsidRPr="002226D2" w:rsidRDefault="002B703F" w:rsidP="002B703F">
      <w:pPr>
        <w:rPr>
          <w:rFonts w:eastAsia="Microsoft Yi Baiti"/>
        </w:rPr>
      </w:pPr>
      <w:r>
        <w:rPr>
          <w:rFonts w:eastAsia="Microsoft Yi Baiti"/>
        </w:rPr>
        <w:t>3.7.</w:t>
      </w:r>
      <w:r w:rsidRPr="002226D2">
        <w:rPr>
          <w:rFonts w:eastAsia="Microsoft Yi Baiti"/>
        </w:rPr>
        <w:t xml:space="preserve"> Conduct </w:t>
      </w:r>
      <w:r>
        <w:rPr>
          <w:rFonts w:eastAsia="Microsoft Yi Baiti"/>
        </w:rPr>
        <w:t xml:space="preserve">a </w:t>
      </w:r>
      <w:r w:rsidRPr="002226D2">
        <w:rPr>
          <w:rFonts w:eastAsia="Microsoft Yi Baiti"/>
        </w:rPr>
        <w:t>statistical test</w:t>
      </w:r>
      <w:r>
        <w:rPr>
          <w:rFonts w:eastAsia="Microsoft Yi Baiti"/>
        </w:rPr>
        <w:t>.</w:t>
      </w:r>
    </w:p>
    <w:p w14:paraId="1CFFF2B9" w14:textId="052EA34A" w:rsidR="005F354F" w:rsidRDefault="005F354F" w:rsidP="002B703F">
      <w:pPr>
        <w:rPr>
          <w:rFonts w:eastAsia="Microsoft Yi Baiti"/>
        </w:rPr>
      </w:pPr>
      <w:r w:rsidRPr="002226D2">
        <w:rPr>
          <w:rFonts w:eastAsia="Microsoft Yi Baiti"/>
        </w:rPr>
        <w:t xml:space="preserve">fit &lt;- glmQLFTest(fit) </w:t>
      </w:r>
    </w:p>
    <w:p w14:paraId="51BA256A" w14:textId="77777777" w:rsidR="002B703F" w:rsidRDefault="002B703F" w:rsidP="002B703F">
      <w:pPr>
        <w:rPr>
          <w:rFonts w:eastAsia="Microsoft Yi Baiti"/>
        </w:rPr>
      </w:pPr>
    </w:p>
    <w:p w14:paraId="4273219C" w14:textId="4AD59DFD" w:rsidR="002B703F" w:rsidRPr="002226D2" w:rsidRDefault="002B703F" w:rsidP="002B703F">
      <w:pPr>
        <w:rPr>
          <w:rFonts w:eastAsia="Microsoft Yi Baiti"/>
        </w:rPr>
      </w:pPr>
      <w:r>
        <w:rPr>
          <w:rFonts w:eastAsia="Microsoft Yi Baiti"/>
        </w:rPr>
        <w:t>3.8.</w:t>
      </w:r>
      <w:r w:rsidRPr="002226D2">
        <w:rPr>
          <w:rFonts w:eastAsia="Microsoft Yi Baiti"/>
        </w:rPr>
        <w:t xml:space="preserve"> Extract the result table</w:t>
      </w:r>
      <w:r>
        <w:rPr>
          <w:rFonts w:eastAsia="Microsoft Yi Baiti"/>
        </w:rPr>
        <w:t>.</w:t>
      </w:r>
      <w:r w:rsidRPr="002226D2">
        <w:rPr>
          <w:rFonts w:eastAsia="Microsoft Yi Baiti"/>
        </w:rPr>
        <w:t xml:space="preserve"> The result is saved in “res_edgeR”, which includes the log fold change value, log CPM, F, p value and FDR corrected p value</w:t>
      </w:r>
      <w:r>
        <w:rPr>
          <w:rFonts w:eastAsia="Microsoft Yi Baiti"/>
        </w:rPr>
        <w:t>.</w:t>
      </w:r>
    </w:p>
    <w:p w14:paraId="220F5663" w14:textId="0634A02F" w:rsidR="005F354F" w:rsidRPr="002226D2" w:rsidRDefault="005F354F" w:rsidP="002B703F">
      <w:pPr>
        <w:rPr>
          <w:rFonts w:eastAsia="Microsoft Yi Baiti"/>
        </w:rPr>
      </w:pPr>
      <w:r w:rsidRPr="002226D2">
        <w:rPr>
          <w:rFonts w:eastAsia="Microsoft Yi Baiti"/>
        </w:rPr>
        <w:t xml:space="preserve">res_edgeR=as.data.frame(topTags(fit, n=Inf)) </w:t>
      </w:r>
    </w:p>
    <w:p w14:paraId="4171C9C3" w14:textId="77777777" w:rsidR="005F354F" w:rsidRPr="002226D2" w:rsidRDefault="005F354F" w:rsidP="002B703F">
      <w:pPr>
        <w:rPr>
          <w:rFonts w:eastAsia="Microsoft Yi Baiti"/>
        </w:rPr>
      </w:pPr>
      <w:r w:rsidRPr="002226D2">
        <w:rPr>
          <w:rFonts w:eastAsia="Microsoft Yi Baiti"/>
        </w:rPr>
        <w:t>head(res_edgeR)</w:t>
      </w:r>
    </w:p>
    <w:p w14:paraId="455627B7" w14:textId="77777777" w:rsidR="005F354F" w:rsidRPr="002226D2" w:rsidRDefault="005F354F" w:rsidP="002B703F">
      <w:pPr>
        <w:rPr>
          <w:rFonts w:eastAsia="Microsoft Yi Baiti"/>
        </w:rPr>
      </w:pPr>
      <w:r w:rsidRPr="002226D2">
        <w:rPr>
          <w:rFonts w:eastAsia="Microsoft Yi Baiti"/>
        </w:rPr>
        <w:t>##          logFC   logCPM        F       PValue          FDR</w:t>
      </w:r>
    </w:p>
    <w:p w14:paraId="153E6436" w14:textId="77777777" w:rsidR="005F354F" w:rsidRPr="002226D2" w:rsidRDefault="005F354F" w:rsidP="002B703F">
      <w:pPr>
        <w:rPr>
          <w:rFonts w:eastAsia="Microsoft Yi Baiti"/>
        </w:rPr>
      </w:pPr>
      <w:r w:rsidRPr="002226D2">
        <w:rPr>
          <w:rFonts w:eastAsia="Microsoft Yi Baiti"/>
        </w:rPr>
        <w:t>##GCDH  -3.299633 5.802700 458.5991 1.441773e-25 2.979280e-21</w:t>
      </w:r>
    </w:p>
    <w:p w14:paraId="15971F19" w14:textId="77777777" w:rsidR="005F354F" w:rsidRPr="002226D2" w:rsidRDefault="005F354F" w:rsidP="002B703F">
      <w:pPr>
        <w:rPr>
          <w:rFonts w:eastAsia="Microsoft Yi Baiti"/>
        </w:rPr>
      </w:pPr>
      <w:r w:rsidRPr="002226D2">
        <w:rPr>
          <w:rFonts w:eastAsia="Microsoft Yi Baiti"/>
        </w:rPr>
        <w:t>##MSMO1 -3.761400 7.521111 407.0416 1.730539e-24 1.787993e-20</w:t>
      </w:r>
    </w:p>
    <w:p w14:paraId="6190AD64" w14:textId="77777777" w:rsidR="005F354F" w:rsidRPr="002226D2" w:rsidRDefault="005F354F" w:rsidP="002B703F">
      <w:pPr>
        <w:rPr>
          <w:rFonts w:eastAsia="Microsoft Yi Baiti"/>
        </w:rPr>
      </w:pPr>
      <w:r w:rsidRPr="002226D2">
        <w:rPr>
          <w:rFonts w:eastAsia="Microsoft Yi Baiti"/>
        </w:rPr>
        <w:t>##RCL1  -3.829504 5.319641 376.5043 8.652474e-24 5.516791e-20</w:t>
      </w:r>
    </w:p>
    <w:p w14:paraId="0658AEB9" w14:textId="77777777" w:rsidR="005F354F" w:rsidRPr="002226D2" w:rsidRDefault="005F354F" w:rsidP="002B703F">
      <w:pPr>
        <w:rPr>
          <w:rFonts w:eastAsia="Microsoft Yi Baiti"/>
        </w:rPr>
      </w:pPr>
      <w:r w:rsidRPr="002226D2">
        <w:rPr>
          <w:rFonts w:eastAsia="Microsoft Yi Baiti"/>
        </w:rPr>
        <w:t>##ADI1  -3.533664 8.211281 372.6671 1.067904e-23 5.516791e-20</w:t>
      </w:r>
    </w:p>
    <w:p w14:paraId="13339712" w14:textId="77777777" w:rsidR="005F354F" w:rsidRPr="002226D2" w:rsidRDefault="005F354F" w:rsidP="002B703F">
      <w:pPr>
        <w:rPr>
          <w:rFonts w:eastAsia="Microsoft Yi Baiti"/>
        </w:rPr>
      </w:pPr>
      <w:r w:rsidRPr="002226D2">
        <w:rPr>
          <w:rFonts w:eastAsia="Microsoft Yi Baiti"/>
        </w:rPr>
        <w:t>##KCNN2 -5.583794 3.504017 358.6525 2.342106e-23 9.679455e-20</w:t>
      </w:r>
    </w:p>
    <w:p w14:paraId="3D37594B" w14:textId="77777777" w:rsidR="005F354F" w:rsidRPr="002226D2" w:rsidRDefault="005F354F" w:rsidP="002B703F">
      <w:pPr>
        <w:rPr>
          <w:rFonts w:eastAsia="Microsoft Yi Baiti"/>
        </w:rPr>
      </w:pPr>
      <w:r w:rsidRPr="002226D2">
        <w:rPr>
          <w:rFonts w:eastAsia="Microsoft Yi Baiti"/>
        </w:rPr>
        <w:t>##GLUD1 -3.287447 8.738080 350.0344 3.848408e-23 1.194406e-19</w:t>
      </w:r>
    </w:p>
    <w:p w14:paraId="01CEB5D9" w14:textId="1A65395D" w:rsidR="005F354F" w:rsidRPr="002226D2" w:rsidRDefault="00F36A43" w:rsidP="002B703F">
      <w:pPr>
        <w:rPr>
          <w:lang w:eastAsia="zh-CN"/>
        </w:rPr>
      </w:pPr>
      <w:r w:rsidRPr="002226D2">
        <w:rPr>
          <w:lang w:eastAsia="zh-CN"/>
        </w:rPr>
        <w:t># The result is saved in “res_edgeR”, which includes the log fold change value(logFC), log CPM, F, p value and FDR corrected p value</w:t>
      </w:r>
    </w:p>
    <w:p w14:paraId="4264D333" w14:textId="77777777" w:rsidR="00F36A43" w:rsidRPr="002226D2" w:rsidRDefault="00F36A43" w:rsidP="002B703F">
      <w:pPr>
        <w:rPr>
          <w:lang w:eastAsia="zh-CN"/>
        </w:rPr>
      </w:pPr>
    </w:p>
    <w:p w14:paraId="0F695E3A" w14:textId="17AF7556" w:rsidR="005F354F" w:rsidRPr="002226D2" w:rsidRDefault="002B703F" w:rsidP="002B703F">
      <w:pPr>
        <w:rPr>
          <w:rFonts w:eastAsia="Microsoft Yi Baiti"/>
        </w:rPr>
      </w:pPr>
      <w:r>
        <w:rPr>
          <w:rFonts w:eastAsia="Microsoft Yi Baiti"/>
        </w:rPr>
        <w:t xml:space="preserve">3.9. </w:t>
      </w:r>
      <w:r w:rsidR="005F354F" w:rsidRPr="002226D2">
        <w:rPr>
          <w:rFonts w:eastAsia="Microsoft Yi Baiti"/>
        </w:rPr>
        <w:t>Identify the DEGs</w:t>
      </w:r>
      <w:r>
        <w:rPr>
          <w:rFonts w:eastAsia="Microsoft Yi Baiti"/>
        </w:rPr>
        <w:t>.</w:t>
      </w:r>
    </w:p>
    <w:p w14:paraId="58509197" w14:textId="77777777" w:rsidR="005F354F" w:rsidRPr="002226D2" w:rsidRDefault="005F354F" w:rsidP="002B703F">
      <w:pPr>
        <w:rPr>
          <w:rFonts w:eastAsia="Microsoft Yi Baiti"/>
        </w:rPr>
      </w:pPr>
      <w:r w:rsidRPr="002226D2">
        <w:rPr>
          <w:rFonts w:eastAsia="Microsoft Yi Baiti"/>
        </w:rPr>
        <w:t>res_edgeR$sig = as.factor(</w:t>
      </w:r>
    </w:p>
    <w:p w14:paraId="25EE2260" w14:textId="77777777" w:rsidR="005F354F" w:rsidRPr="002226D2" w:rsidRDefault="005F354F" w:rsidP="002B703F">
      <w:pPr>
        <w:rPr>
          <w:rFonts w:eastAsia="Microsoft Yi Baiti"/>
        </w:rPr>
      </w:pPr>
      <w:r w:rsidRPr="002226D2">
        <w:rPr>
          <w:rFonts w:eastAsia="Microsoft Yi Baiti"/>
        </w:rPr>
        <w:t xml:space="preserve">  ifelse(res_edgeR$FDR &lt; 0.05 &amp; abs(res_edgeR$logFC) &gt; 2,</w:t>
      </w:r>
    </w:p>
    <w:p w14:paraId="3BA99285" w14:textId="77777777" w:rsidR="005F354F" w:rsidRPr="002226D2" w:rsidRDefault="005F354F" w:rsidP="002B703F">
      <w:pPr>
        <w:rPr>
          <w:rFonts w:eastAsia="Microsoft Yi Baiti"/>
        </w:rPr>
      </w:pPr>
      <w:r w:rsidRPr="002226D2">
        <w:rPr>
          <w:rFonts w:eastAsia="Microsoft Yi Baiti"/>
        </w:rPr>
        <w:t xml:space="preserve">         ifelse(res_edgeR$logFC &gt; 2 ,'up','down'),'not')) </w:t>
      </w:r>
    </w:p>
    <w:p w14:paraId="7366C364" w14:textId="77777777" w:rsidR="005F354F" w:rsidRPr="002226D2" w:rsidRDefault="005F354F" w:rsidP="002B703F">
      <w:pPr>
        <w:rPr>
          <w:rFonts w:eastAsia="Microsoft Yi Baiti"/>
        </w:rPr>
      </w:pPr>
      <w:r w:rsidRPr="002226D2">
        <w:rPr>
          <w:rFonts w:eastAsia="Microsoft Yi Baiti"/>
        </w:rPr>
        <w:t>summary(res_edgeR$sig)</w:t>
      </w:r>
    </w:p>
    <w:p w14:paraId="4862D3AE" w14:textId="77777777" w:rsidR="005F354F" w:rsidRPr="002226D2" w:rsidRDefault="005F354F" w:rsidP="002B703F">
      <w:pPr>
        <w:rPr>
          <w:rFonts w:eastAsia="Microsoft Yi Baiti"/>
        </w:rPr>
      </w:pPr>
      <w:r w:rsidRPr="002226D2">
        <w:rPr>
          <w:rFonts w:eastAsia="Microsoft Yi Baiti"/>
        </w:rPr>
        <w:t xml:space="preserve">##down   not    up </w:t>
      </w:r>
    </w:p>
    <w:p w14:paraId="125F99E6" w14:textId="77777777" w:rsidR="005F354F" w:rsidRPr="002226D2" w:rsidRDefault="005F354F" w:rsidP="002B703F">
      <w:pPr>
        <w:rPr>
          <w:rFonts w:eastAsia="Microsoft Yi Baiti"/>
        </w:rPr>
      </w:pPr>
      <w:r w:rsidRPr="002226D2">
        <w:rPr>
          <w:rFonts w:eastAsia="Microsoft Yi Baiti"/>
        </w:rPr>
        <w:t>##1578 15965  3121</w:t>
      </w:r>
    </w:p>
    <w:p w14:paraId="6F670EE1" w14:textId="77777777" w:rsidR="002B703F" w:rsidRDefault="002B703F" w:rsidP="002B703F">
      <w:pPr>
        <w:rPr>
          <w:rFonts w:eastAsia="Microsoft Yi Baiti"/>
        </w:rPr>
      </w:pPr>
    </w:p>
    <w:p w14:paraId="7164D66D" w14:textId="007CA29B" w:rsidR="002B703F" w:rsidRDefault="002B703F" w:rsidP="002B703F">
      <w:pPr>
        <w:rPr>
          <w:rFonts w:eastAsia="Microsoft Yi Baiti"/>
        </w:rPr>
      </w:pPr>
      <w:r>
        <w:rPr>
          <w:rFonts w:eastAsia="Microsoft Yi Baiti"/>
        </w:rPr>
        <w:t>3.10.</w:t>
      </w:r>
      <w:r w:rsidRPr="002226D2">
        <w:rPr>
          <w:rFonts w:eastAsia="Microsoft Yi Baiti"/>
        </w:rPr>
        <w:t xml:space="preserve"> Output the result table to a file</w:t>
      </w:r>
      <w:r>
        <w:rPr>
          <w:rFonts w:eastAsia="Microsoft Yi Baiti"/>
        </w:rPr>
        <w:t>.</w:t>
      </w:r>
    </w:p>
    <w:p w14:paraId="789FBE4E" w14:textId="11699892" w:rsidR="005F354F" w:rsidRPr="002226D2" w:rsidRDefault="005F354F" w:rsidP="002B703F">
      <w:pPr>
        <w:rPr>
          <w:rFonts w:eastAsia="Microsoft Yi Baiti"/>
        </w:rPr>
      </w:pPr>
      <w:r w:rsidRPr="002226D2">
        <w:rPr>
          <w:rFonts w:eastAsia="Microsoft Yi Baiti"/>
        </w:rPr>
        <w:t xml:space="preserve">write.csv(res_edgeR, file = 'res_edgeR.csv') </w:t>
      </w:r>
    </w:p>
    <w:p w14:paraId="752F7DB9" w14:textId="77777777" w:rsidR="002B703F" w:rsidRDefault="002B703F" w:rsidP="002B703F">
      <w:pPr>
        <w:rPr>
          <w:rFonts w:eastAsia="Microsoft Yi Baiti"/>
        </w:rPr>
      </w:pPr>
    </w:p>
    <w:p w14:paraId="49578625" w14:textId="68411751" w:rsidR="002B703F" w:rsidRDefault="002B703F" w:rsidP="002B703F">
      <w:pPr>
        <w:rPr>
          <w:rFonts w:eastAsia="Microsoft Yi Baiti"/>
        </w:rPr>
      </w:pPr>
      <w:r>
        <w:rPr>
          <w:rFonts w:eastAsia="Microsoft Yi Baiti"/>
        </w:rPr>
        <w:t>3.11.</w:t>
      </w:r>
      <w:r w:rsidRPr="002226D2">
        <w:rPr>
          <w:rFonts w:eastAsia="Microsoft Yi Baiti"/>
        </w:rPr>
        <w:t xml:space="preserve"> Create the volcano plot</w:t>
      </w:r>
      <w:r>
        <w:rPr>
          <w:rFonts w:eastAsia="Microsoft Yi Baiti"/>
        </w:rPr>
        <w:t>.</w:t>
      </w:r>
    </w:p>
    <w:p w14:paraId="2354A78E" w14:textId="1A7E5017" w:rsidR="005F354F" w:rsidRPr="002226D2" w:rsidRDefault="005F354F" w:rsidP="002B703F">
      <w:pPr>
        <w:rPr>
          <w:rFonts w:eastAsia="Microsoft Yi Baiti"/>
        </w:rPr>
      </w:pPr>
      <w:r w:rsidRPr="002226D2">
        <w:rPr>
          <w:rFonts w:eastAsia="Microsoft Yi Baiti"/>
        </w:rPr>
        <w:lastRenderedPageBreak/>
        <w:t xml:space="preserve">volcano(res_edgeR,"logFC","FDR",2,0.05)  </w:t>
      </w:r>
    </w:p>
    <w:p w14:paraId="48BA2174" w14:textId="77777777" w:rsidR="002B703F" w:rsidRDefault="002B703F" w:rsidP="002B703F">
      <w:pPr>
        <w:rPr>
          <w:rFonts w:eastAsia="Microsoft Yi Baiti"/>
        </w:rPr>
      </w:pPr>
    </w:p>
    <w:p w14:paraId="01ACB7C0" w14:textId="018E39A4" w:rsidR="005F354F" w:rsidRPr="002226D2" w:rsidRDefault="002B703F" w:rsidP="002B703F">
      <w:pPr>
        <w:rPr>
          <w:rFonts w:eastAsia="Microsoft Yi Baiti"/>
        </w:rPr>
      </w:pPr>
      <w:r>
        <w:rPr>
          <w:rFonts w:eastAsia="Microsoft Yi Baiti"/>
        </w:rPr>
        <w:t>3.12.</w:t>
      </w:r>
      <w:r w:rsidR="005F354F" w:rsidRPr="002226D2">
        <w:rPr>
          <w:rFonts w:eastAsia="Microsoft Yi Baiti"/>
        </w:rPr>
        <w:t xml:space="preserve"> Click </w:t>
      </w:r>
      <w:r w:rsidR="005F354F" w:rsidRPr="002B703F">
        <w:rPr>
          <w:rFonts w:eastAsia="Microsoft Yi Baiti"/>
          <w:b/>
          <w:bCs/>
        </w:rPr>
        <w:t>Export</w:t>
      </w:r>
      <w:r w:rsidR="005F354F" w:rsidRPr="002226D2">
        <w:rPr>
          <w:rFonts w:eastAsia="Microsoft Yi Baiti"/>
        </w:rPr>
        <w:t xml:space="preserve"> to save the volcano plot</w:t>
      </w:r>
      <w:r>
        <w:rPr>
          <w:rFonts w:eastAsia="Microsoft Yi Baiti"/>
        </w:rPr>
        <w:t>.</w:t>
      </w:r>
    </w:p>
    <w:p w14:paraId="649A8D4F" w14:textId="77777777" w:rsidR="005F354F" w:rsidRPr="002226D2" w:rsidRDefault="005F354F" w:rsidP="002B703F">
      <w:pPr>
        <w:pBdr>
          <w:top w:val="nil"/>
          <w:left w:val="nil"/>
          <w:bottom w:val="nil"/>
          <w:right w:val="nil"/>
          <w:between w:val="nil"/>
        </w:pBdr>
        <w:rPr>
          <w:bCs/>
          <w:color w:val="000000"/>
          <w:lang w:eastAsia="zh-CN"/>
        </w:rPr>
      </w:pPr>
    </w:p>
    <w:p w14:paraId="3642B6C5" w14:textId="10F96DA7" w:rsidR="008E3F80" w:rsidRPr="002226D2" w:rsidRDefault="00D12A16" w:rsidP="002B703F">
      <w:pPr>
        <w:pBdr>
          <w:top w:val="nil"/>
          <w:left w:val="nil"/>
          <w:bottom w:val="nil"/>
          <w:right w:val="nil"/>
          <w:between w:val="nil"/>
        </w:pBdr>
        <w:rPr>
          <w:b/>
          <w:color w:val="000000"/>
          <w:lang w:eastAsia="zh-CN"/>
        </w:rPr>
      </w:pPr>
      <w:r w:rsidRPr="002226D2">
        <w:rPr>
          <w:b/>
          <w:color w:val="000000"/>
          <w:lang w:eastAsia="zh-CN"/>
        </w:rPr>
        <w:t>4</w:t>
      </w:r>
      <w:bookmarkStart w:id="12" w:name="_Hlk74137740"/>
      <w:r w:rsidR="002B703F">
        <w:rPr>
          <w:b/>
          <w:color w:val="000000"/>
          <w:lang w:eastAsia="zh-CN"/>
        </w:rPr>
        <w:t>.</w:t>
      </w:r>
      <w:r w:rsidR="005F54CD" w:rsidRPr="002226D2">
        <w:rPr>
          <w:b/>
          <w:color w:val="000000"/>
          <w:lang w:eastAsia="zh-CN"/>
        </w:rPr>
        <w:t xml:space="preserve"> D</w:t>
      </w:r>
      <w:r w:rsidRPr="002226D2">
        <w:rPr>
          <w:b/>
          <w:color w:val="000000"/>
          <w:lang w:eastAsia="zh-CN"/>
        </w:rPr>
        <w:t xml:space="preserve">ifferential expression analysis through </w:t>
      </w:r>
      <w:r w:rsidR="007476AA" w:rsidRPr="002226D2">
        <w:rPr>
          <w:b/>
          <w:color w:val="000000"/>
          <w:lang w:eastAsia="zh-CN"/>
        </w:rPr>
        <w:t>“</w:t>
      </w:r>
      <w:r w:rsidR="00A5578C" w:rsidRPr="002226D2">
        <w:rPr>
          <w:b/>
          <w:color w:val="000000"/>
          <w:lang w:eastAsia="zh-CN"/>
        </w:rPr>
        <w:t>DES</w:t>
      </w:r>
      <w:r w:rsidR="00D069A0" w:rsidRPr="002226D2">
        <w:rPr>
          <w:b/>
          <w:color w:val="000000"/>
          <w:lang w:eastAsia="zh-CN"/>
        </w:rPr>
        <w:t>eq2</w:t>
      </w:r>
      <w:r w:rsidR="007476AA" w:rsidRPr="002226D2">
        <w:rPr>
          <w:b/>
          <w:color w:val="000000"/>
          <w:lang w:eastAsia="zh-CN"/>
        </w:rPr>
        <w:t>”</w:t>
      </w:r>
    </w:p>
    <w:bookmarkEnd w:id="12"/>
    <w:p w14:paraId="07FDEF3B" w14:textId="77777777" w:rsidR="002B703F" w:rsidRDefault="002B703F" w:rsidP="002B703F">
      <w:pPr>
        <w:rPr>
          <w:rFonts w:eastAsia="Microsoft Yi Baiti"/>
        </w:rPr>
      </w:pPr>
    </w:p>
    <w:p w14:paraId="5A21029D" w14:textId="0B52F914" w:rsidR="002B703F" w:rsidRDefault="002B703F" w:rsidP="002B703F">
      <w:pPr>
        <w:rPr>
          <w:rFonts w:eastAsia="Microsoft Yi Baiti"/>
        </w:rPr>
      </w:pPr>
      <w:r>
        <w:rPr>
          <w:rFonts w:eastAsia="Microsoft Yi Baiti"/>
        </w:rPr>
        <w:t>4.1.</w:t>
      </w:r>
      <w:r w:rsidRPr="002226D2">
        <w:rPr>
          <w:rFonts w:eastAsia="Microsoft Yi Baiti"/>
        </w:rPr>
        <w:t xml:space="preserve"> Click </w:t>
      </w:r>
      <w:r w:rsidR="00923702">
        <w:rPr>
          <w:rFonts w:eastAsia="Microsoft Yi Baiti"/>
          <w:b/>
          <w:color w:val="000000"/>
          <w:lang w:eastAsia="zh-CN"/>
        </w:rPr>
        <w:t>Run</w:t>
      </w:r>
      <w:r w:rsidR="00923702">
        <w:rPr>
          <w:rFonts w:eastAsia="Microsoft Yi Baiti"/>
          <w:bCs/>
          <w:color w:val="000000"/>
          <w:lang w:eastAsia="zh-CN"/>
        </w:rPr>
        <w:t xml:space="preserve"> </w:t>
      </w:r>
      <w:r w:rsidRPr="002226D2">
        <w:rPr>
          <w:rFonts w:eastAsia="Microsoft Yi Baiti"/>
        </w:rPr>
        <w:t>to install R packages "DESeq2"</w:t>
      </w:r>
      <w:r>
        <w:rPr>
          <w:rFonts w:eastAsia="Microsoft Yi Baiti"/>
        </w:rPr>
        <w:t>.</w:t>
      </w:r>
    </w:p>
    <w:p w14:paraId="106CA88A" w14:textId="1D7CFC63" w:rsidR="0097350F" w:rsidRDefault="0097350F" w:rsidP="002B703F">
      <w:pPr>
        <w:rPr>
          <w:rFonts w:eastAsia="Microsoft Yi Baiti"/>
        </w:rPr>
      </w:pPr>
      <w:r w:rsidRPr="002226D2">
        <w:rPr>
          <w:rFonts w:eastAsia="Microsoft Yi Baiti"/>
        </w:rPr>
        <w:t xml:space="preserve">BiocManager::install("DESeq2") </w:t>
      </w:r>
    </w:p>
    <w:p w14:paraId="5EEB198F" w14:textId="01EB1801" w:rsidR="002B703F" w:rsidRDefault="002B703F" w:rsidP="002B703F">
      <w:pPr>
        <w:rPr>
          <w:rFonts w:eastAsia="Microsoft Yi Baiti"/>
        </w:rPr>
      </w:pPr>
    </w:p>
    <w:p w14:paraId="33048F11" w14:textId="35693FAE" w:rsidR="002B703F" w:rsidRPr="002226D2" w:rsidRDefault="002B703F" w:rsidP="002B703F">
      <w:pPr>
        <w:rPr>
          <w:rFonts w:eastAsia="Microsoft Yi Baiti"/>
        </w:rPr>
      </w:pPr>
      <w:r>
        <w:rPr>
          <w:rFonts w:eastAsia="Microsoft Yi Baiti"/>
        </w:rPr>
        <w:t>4.2.</w:t>
      </w:r>
      <w:r w:rsidRPr="002226D2">
        <w:rPr>
          <w:rFonts w:eastAsia="Microsoft Yi Baiti"/>
        </w:rPr>
        <w:t xml:space="preserve"> Click </w:t>
      </w:r>
      <w:r w:rsidR="00923702">
        <w:rPr>
          <w:rFonts w:eastAsia="Microsoft Yi Baiti"/>
          <w:b/>
          <w:color w:val="000000"/>
          <w:lang w:eastAsia="zh-CN"/>
        </w:rPr>
        <w:t>Run</w:t>
      </w:r>
      <w:r w:rsidR="00923702">
        <w:rPr>
          <w:rFonts w:eastAsia="Microsoft Yi Baiti"/>
          <w:bCs/>
          <w:color w:val="000000"/>
          <w:lang w:eastAsia="zh-CN"/>
        </w:rPr>
        <w:t xml:space="preserve"> </w:t>
      </w:r>
      <w:r w:rsidRPr="002226D2">
        <w:rPr>
          <w:rFonts w:eastAsia="Microsoft Yi Baiti"/>
        </w:rPr>
        <w:t>to load R packages "DESeq2"</w:t>
      </w:r>
      <w:r>
        <w:rPr>
          <w:rFonts w:eastAsia="Microsoft Yi Baiti"/>
        </w:rPr>
        <w:t>.</w:t>
      </w:r>
    </w:p>
    <w:p w14:paraId="338A62DE" w14:textId="5184567A" w:rsidR="0097350F" w:rsidRDefault="0097350F" w:rsidP="002B703F">
      <w:pPr>
        <w:rPr>
          <w:rFonts w:eastAsia="Microsoft Yi Baiti"/>
        </w:rPr>
      </w:pPr>
      <w:r w:rsidRPr="002226D2">
        <w:rPr>
          <w:rFonts w:eastAsia="Microsoft Yi Baiti"/>
        </w:rPr>
        <w:t xml:space="preserve">library(DESeq2) </w:t>
      </w:r>
    </w:p>
    <w:p w14:paraId="5CF66208" w14:textId="77777777" w:rsidR="002B703F" w:rsidRPr="002226D2" w:rsidRDefault="002B703F" w:rsidP="002B703F">
      <w:pPr>
        <w:rPr>
          <w:rFonts w:eastAsia="Microsoft Yi Baiti"/>
        </w:rPr>
      </w:pPr>
    </w:p>
    <w:p w14:paraId="5EFFA2FB" w14:textId="11ED635A" w:rsidR="0097350F" w:rsidRPr="002226D2" w:rsidRDefault="002B703F" w:rsidP="002B703F">
      <w:pPr>
        <w:rPr>
          <w:rFonts w:eastAsia="Microsoft Yi Baiti"/>
        </w:rPr>
      </w:pPr>
      <w:r>
        <w:rPr>
          <w:rFonts w:eastAsia="Microsoft Yi Baiti"/>
        </w:rPr>
        <w:t>4.3.</w:t>
      </w:r>
      <w:r w:rsidR="0097350F" w:rsidRPr="002226D2">
        <w:rPr>
          <w:rFonts w:eastAsia="Microsoft Yi Baiti"/>
        </w:rPr>
        <w:t xml:space="preserve"> Run the following R code to determine the grouping factor</w:t>
      </w:r>
      <w:r>
        <w:rPr>
          <w:rFonts w:eastAsia="Microsoft Yi Baiti"/>
        </w:rPr>
        <w:t>.</w:t>
      </w:r>
    </w:p>
    <w:p w14:paraId="101C6A34" w14:textId="77777777" w:rsidR="0097350F" w:rsidRPr="002226D2" w:rsidRDefault="0097350F" w:rsidP="002B703F">
      <w:pPr>
        <w:rPr>
          <w:rFonts w:eastAsia="Microsoft Yi Baiti"/>
        </w:rPr>
      </w:pPr>
      <w:r w:rsidRPr="002226D2">
        <w:rPr>
          <w:rFonts w:eastAsia="Microsoft Yi Baiti"/>
        </w:rPr>
        <w:t xml:space="preserve">group &lt;-substring(colnames(cnt),14,15) </w:t>
      </w:r>
    </w:p>
    <w:p w14:paraId="2D22F966" w14:textId="77777777" w:rsidR="0097350F" w:rsidRPr="002226D2" w:rsidRDefault="0097350F" w:rsidP="002B703F">
      <w:pPr>
        <w:rPr>
          <w:rFonts w:eastAsia="Microsoft Yi Baiti"/>
        </w:rPr>
      </w:pPr>
      <w:r w:rsidRPr="002226D2">
        <w:rPr>
          <w:rFonts w:eastAsia="Microsoft Yi Baiti"/>
        </w:rPr>
        <w:t xml:space="preserve">group [group %in% "01"] &lt;- "Cancer" </w:t>
      </w:r>
    </w:p>
    <w:p w14:paraId="31C693D9" w14:textId="77777777" w:rsidR="0097350F" w:rsidRPr="002226D2" w:rsidRDefault="0097350F" w:rsidP="002B703F">
      <w:pPr>
        <w:rPr>
          <w:rFonts w:eastAsia="Microsoft Yi Baiti"/>
        </w:rPr>
      </w:pPr>
      <w:r w:rsidRPr="002226D2">
        <w:rPr>
          <w:rFonts w:eastAsia="Microsoft Yi Baiti"/>
        </w:rPr>
        <w:t xml:space="preserve">group [group %in% "11"] &lt;- "Normal" </w:t>
      </w:r>
    </w:p>
    <w:p w14:paraId="2A22C4D9" w14:textId="356B0B2C" w:rsidR="0097350F" w:rsidRDefault="0097350F" w:rsidP="002B703F">
      <w:pPr>
        <w:rPr>
          <w:rFonts w:eastAsia="Microsoft Yi Baiti"/>
        </w:rPr>
      </w:pPr>
      <w:r w:rsidRPr="002226D2">
        <w:rPr>
          <w:rFonts w:eastAsia="Microsoft Yi Baiti"/>
        </w:rPr>
        <w:t>group=factor(group, levels = c("Normal","Cancer"))</w:t>
      </w:r>
    </w:p>
    <w:p w14:paraId="66985420" w14:textId="0618DC1C" w:rsidR="002B703F" w:rsidRDefault="002B703F" w:rsidP="002B703F">
      <w:pPr>
        <w:rPr>
          <w:rFonts w:eastAsia="Microsoft Yi Baiti"/>
        </w:rPr>
      </w:pPr>
    </w:p>
    <w:p w14:paraId="02C0C2D1" w14:textId="431C65A4" w:rsidR="002B703F" w:rsidRPr="002226D2" w:rsidRDefault="002B703F" w:rsidP="002B703F">
      <w:pPr>
        <w:rPr>
          <w:rFonts w:eastAsia="Microsoft Yi Baiti"/>
        </w:rPr>
      </w:pPr>
      <w:r>
        <w:rPr>
          <w:rFonts w:eastAsia="Microsoft Yi Baiti"/>
        </w:rPr>
        <w:t>4.4.</w:t>
      </w:r>
      <w:r w:rsidRPr="002226D2">
        <w:rPr>
          <w:rFonts w:eastAsia="Microsoft Yi Baiti"/>
        </w:rPr>
        <w:t xml:space="preserve"> Create the DESeqDataSet object</w:t>
      </w:r>
      <w:r>
        <w:rPr>
          <w:rFonts w:eastAsia="Microsoft Yi Baiti"/>
        </w:rPr>
        <w:t>.</w:t>
      </w:r>
    </w:p>
    <w:p w14:paraId="12E68A95" w14:textId="7B320A59" w:rsidR="0097350F" w:rsidRPr="002226D2" w:rsidRDefault="0097350F" w:rsidP="002B703F">
      <w:pPr>
        <w:rPr>
          <w:rFonts w:eastAsia="Microsoft Yi Baiti"/>
        </w:rPr>
      </w:pPr>
      <w:r w:rsidRPr="002226D2">
        <w:rPr>
          <w:rFonts w:eastAsia="Microsoft Yi Baiti"/>
        </w:rPr>
        <w:t xml:space="preserve">dds &lt;-DESeqDataSetFromMatrix (cnt, DataFrame(group), design = ~group) </w:t>
      </w:r>
    </w:p>
    <w:p w14:paraId="315F3020" w14:textId="77777777" w:rsidR="0097350F" w:rsidRPr="002226D2" w:rsidRDefault="0097350F" w:rsidP="002B703F">
      <w:pPr>
        <w:rPr>
          <w:rFonts w:eastAsia="Microsoft Yi Baiti"/>
        </w:rPr>
      </w:pPr>
      <w:r w:rsidRPr="002226D2">
        <w:rPr>
          <w:rFonts w:eastAsia="Microsoft Yi Baiti"/>
        </w:rPr>
        <w:t>dds</w:t>
      </w:r>
    </w:p>
    <w:p w14:paraId="2BC605BB" w14:textId="77777777" w:rsidR="0097350F" w:rsidRPr="002226D2" w:rsidRDefault="0097350F" w:rsidP="002B703F">
      <w:pPr>
        <w:rPr>
          <w:rFonts w:eastAsia="Microsoft Yi Baiti"/>
        </w:rPr>
      </w:pPr>
      <w:r w:rsidRPr="002226D2">
        <w:rPr>
          <w:rFonts w:eastAsia="Microsoft Yi Baiti"/>
        </w:rPr>
        <w:t xml:space="preserve">##class: DESeqDataSet </w:t>
      </w:r>
    </w:p>
    <w:p w14:paraId="66D6A30F" w14:textId="77777777" w:rsidR="0097350F" w:rsidRPr="002226D2" w:rsidRDefault="0097350F" w:rsidP="002B703F">
      <w:pPr>
        <w:rPr>
          <w:rFonts w:eastAsia="Microsoft Yi Baiti"/>
        </w:rPr>
      </w:pPr>
      <w:r w:rsidRPr="002226D2">
        <w:rPr>
          <w:rFonts w:eastAsia="Microsoft Yi Baiti"/>
        </w:rPr>
        <w:t xml:space="preserve">##dim: 20664 45 </w:t>
      </w:r>
    </w:p>
    <w:p w14:paraId="533A6544" w14:textId="77777777" w:rsidR="0097350F" w:rsidRPr="002226D2" w:rsidRDefault="0097350F" w:rsidP="002B703F">
      <w:pPr>
        <w:rPr>
          <w:rFonts w:eastAsia="Microsoft Yi Baiti"/>
        </w:rPr>
      </w:pPr>
      <w:r w:rsidRPr="002226D2">
        <w:rPr>
          <w:rFonts w:eastAsia="Microsoft Yi Baiti"/>
        </w:rPr>
        <w:t>##metadata(1): version</w:t>
      </w:r>
    </w:p>
    <w:p w14:paraId="024BD459" w14:textId="77777777" w:rsidR="0097350F" w:rsidRPr="002226D2" w:rsidRDefault="0097350F" w:rsidP="002B703F">
      <w:pPr>
        <w:rPr>
          <w:rFonts w:eastAsia="Microsoft Yi Baiti"/>
        </w:rPr>
      </w:pPr>
      <w:r w:rsidRPr="002226D2">
        <w:rPr>
          <w:rFonts w:eastAsia="Microsoft Yi Baiti"/>
        </w:rPr>
        <w:t>##assays(1): counts</w:t>
      </w:r>
    </w:p>
    <w:p w14:paraId="321E0A5D" w14:textId="77777777" w:rsidR="0097350F" w:rsidRPr="002226D2" w:rsidRDefault="0097350F" w:rsidP="002B703F">
      <w:pPr>
        <w:rPr>
          <w:rFonts w:eastAsia="Microsoft Yi Baiti"/>
        </w:rPr>
      </w:pPr>
      <w:r w:rsidRPr="002226D2">
        <w:rPr>
          <w:rFonts w:eastAsia="Microsoft Yi Baiti"/>
        </w:rPr>
        <w:t>##rownames(20664): TSPAN6 DPM1 ... RP11-274B21.13 LINC01144</w:t>
      </w:r>
    </w:p>
    <w:p w14:paraId="458055D3" w14:textId="77777777" w:rsidR="0097350F" w:rsidRPr="002226D2" w:rsidRDefault="0097350F" w:rsidP="002B703F">
      <w:pPr>
        <w:rPr>
          <w:rFonts w:eastAsia="Microsoft Yi Baiti"/>
        </w:rPr>
      </w:pPr>
      <w:r w:rsidRPr="002226D2">
        <w:rPr>
          <w:rFonts w:eastAsia="Microsoft Yi Baiti"/>
        </w:rPr>
        <w:t>##rowData names(0):</w:t>
      </w:r>
    </w:p>
    <w:p w14:paraId="6769476E" w14:textId="77777777" w:rsidR="0097350F" w:rsidRPr="002226D2" w:rsidRDefault="0097350F" w:rsidP="002B703F">
      <w:pPr>
        <w:rPr>
          <w:rFonts w:eastAsia="Microsoft Yi Baiti"/>
        </w:rPr>
      </w:pPr>
      <w:r w:rsidRPr="002226D2">
        <w:rPr>
          <w:rFonts w:eastAsia="Microsoft Yi Baiti"/>
        </w:rPr>
        <w:t>##colnames(45): TCGA-3X-AAVA-01A-11R-A41I-07 ...</w:t>
      </w:r>
    </w:p>
    <w:p w14:paraId="4CE6479D" w14:textId="45198AEF" w:rsidR="0097350F" w:rsidRDefault="0097350F" w:rsidP="002B703F">
      <w:pPr>
        <w:rPr>
          <w:rFonts w:eastAsia="Microsoft Yi Baiti"/>
        </w:rPr>
      </w:pPr>
      <w:r w:rsidRPr="002226D2">
        <w:rPr>
          <w:rFonts w:eastAsia="Microsoft Yi Baiti"/>
        </w:rPr>
        <w:t>##colData names(1): group</w:t>
      </w:r>
    </w:p>
    <w:p w14:paraId="7FF3DCEB" w14:textId="77777777" w:rsidR="002B703F" w:rsidRPr="002226D2" w:rsidRDefault="002B703F" w:rsidP="002B703F">
      <w:pPr>
        <w:rPr>
          <w:rFonts w:eastAsia="Microsoft Yi Baiti"/>
        </w:rPr>
      </w:pPr>
    </w:p>
    <w:p w14:paraId="53E6000F" w14:textId="7867A325" w:rsidR="002B703F" w:rsidRDefault="002B703F" w:rsidP="002B703F">
      <w:pPr>
        <w:rPr>
          <w:rFonts w:eastAsia="Microsoft Yi Baiti"/>
        </w:rPr>
      </w:pPr>
      <w:r>
        <w:rPr>
          <w:rFonts w:eastAsia="Microsoft Yi Baiti"/>
        </w:rPr>
        <w:t>4.5.</w:t>
      </w:r>
      <w:r w:rsidRPr="002226D2">
        <w:rPr>
          <w:rFonts w:eastAsia="Microsoft Yi Baiti"/>
        </w:rPr>
        <w:t xml:space="preserve"> Perform </w:t>
      </w:r>
      <w:r w:rsidR="00923702">
        <w:rPr>
          <w:rFonts w:eastAsia="Microsoft Yi Baiti"/>
        </w:rPr>
        <w:t xml:space="preserve">the </w:t>
      </w:r>
      <w:r w:rsidRPr="002226D2">
        <w:rPr>
          <w:rFonts w:eastAsia="Microsoft Yi Baiti"/>
        </w:rPr>
        <w:t>analysis</w:t>
      </w:r>
      <w:r>
        <w:rPr>
          <w:rFonts w:eastAsia="Microsoft Yi Baiti"/>
        </w:rPr>
        <w:t>.</w:t>
      </w:r>
    </w:p>
    <w:p w14:paraId="39562728" w14:textId="093BBD9E" w:rsidR="0097350F" w:rsidRDefault="0097350F" w:rsidP="002B703F">
      <w:pPr>
        <w:rPr>
          <w:rFonts w:eastAsia="Microsoft Yi Baiti"/>
        </w:rPr>
      </w:pPr>
      <w:r w:rsidRPr="002226D2">
        <w:rPr>
          <w:rFonts w:eastAsia="Microsoft Yi Baiti"/>
        </w:rPr>
        <w:t xml:space="preserve">dds &lt;- DESeq(dds) </w:t>
      </w:r>
    </w:p>
    <w:p w14:paraId="76C7CB88" w14:textId="77777777" w:rsidR="002B703F" w:rsidRDefault="002B703F" w:rsidP="002B703F">
      <w:pPr>
        <w:rPr>
          <w:rFonts w:eastAsia="Microsoft Yi Baiti"/>
        </w:rPr>
      </w:pPr>
    </w:p>
    <w:p w14:paraId="74597766" w14:textId="24B2CA90" w:rsidR="002B703F" w:rsidRPr="002226D2" w:rsidRDefault="002B703F" w:rsidP="002B703F">
      <w:pPr>
        <w:rPr>
          <w:rFonts w:eastAsia="Microsoft Yi Baiti"/>
        </w:rPr>
      </w:pPr>
      <w:r>
        <w:rPr>
          <w:rFonts w:eastAsia="Microsoft Yi Baiti"/>
        </w:rPr>
        <w:t xml:space="preserve">4.6. </w:t>
      </w:r>
      <w:r w:rsidRPr="002226D2">
        <w:rPr>
          <w:rFonts w:eastAsia="Microsoft Yi Baiti"/>
        </w:rPr>
        <w:t>Generate the result table</w:t>
      </w:r>
      <w:r>
        <w:rPr>
          <w:rFonts w:eastAsia="Microsoft Yi Baiti"/>
        </w:rPr>
        <w:t>.</w:t>
      </w:r>
    </w:p>
    <w:p w14:paraId="2823D49F" w14:textId="77777777" w:rsidR="002B703F" w:rsidRDefault="0097350F" w:rsidP="002B703F">
      <w:pPr>
        <w:rPr>
          <w:rFonts w:eastAsia="Microsoft Yi Baiti"/>
        </w:rPr>
      </w:pPr>
      <w:r w:rsidRPr="002226D2">
        <w:rPr>
          <w:rFonts w:eastAsia="Microsoft Yi Baiti"/>
        </w:rPr>
        <w:t xml:space="preserve">res_DESeq2 &lt;- data.frame(results(dds)) </w:t>
      </w:r>
    </w:p>
    <w:p w14:paraId="12755CAD" w14:textId="77777777" w:rsidR="002B703F" w:rsidRPr="002226D2" w:rsidRDefault="002B703F" w:rsidP="002B703F">
      <w:pPr>
        <w:rPr>
          <w:rFonts w:eastAsia="Microsoft Yi Baiti"/>
        </w:rPr>
      </w:pPr>
    </w:p>
    <w:p w14:paraId="71AD50A2" w14:textId="77777777" w:rsidR="0097350F" w:rsidRPr="002226D2" w:rsidRDefault="0097350F" w:rsidP="002B703F">
      <w:pPr>
        <w:rPr>
          <w:rFonts w:eastAsia="Microsoft Yi Baiti"/>
        </w:rPr>
      </w:pPr>
      <w:r w:rsidRPr="002226D2">
        <w:rPr>
          <w:rFonts w:eastAsia="Microsoft Yi Baiti"/>
        </w:rPr>
        <w:t xml:space="preserve">head(res_DESeq2) </w:t>
      </w:r>
    </w:p>
    <w:p w14:paraId="20FB5A34" w14:textId="218FBB49" w:rsidR="0097350F" w:rsidRPr="002226D2" w:rsidRDefault="0097350F" w:rsidP="002B703F">
      <w:pPr>
        <w:rPr>
          <w:rFonts w:eastAsia="Microsoft Yi Baiti"/>
        </w:rPr>
      </w:pPr>
      <w:r w:rsidRPr="002226D2">
        <w:rPr>
          <w:rFonts w:eastAsia="Microsoft Yi Baiti"/>
        </w:rPr>
        <w:t>##           baseMean</w:t>
      </w:r>
      <w:r w:rsidR="00273427" w:rsidRPr="002226D2">
        <w:rPr>
          <w:rFonts w:eastAsia="Microsoft Yi Baiti"/>
        </w:rPr>
        <w:t xml:space="preserve">      </w:t>
      </w:r>
      <w:r w:rsidRPr="002226D2">
        <w:rPr>
          <w:rFonts w:eastAsia="Microsoft Yi Baiti"/>
        </w:rPr>
        <w:t xml:space="preserve"> log2FoldChange     </w:t>
      </w:r>
      <w:bookmarkStart w:id="13" w:name="_Hlk74213035"/>
      <w:r w:rsidRPr="002226D2">
        <w:rPr>
          <w:rFonts w:eastAsia="Microsoft Yi Baiti"/>
        </w:rPr>
        <w:t>lfcSE</w:t>
      </w:r>
      <w:bookmarkEnd w:id="13"/>
      <w:r w:rsidRPr="002226D2">
        <w:rPr>
          <w:rFonts w:eastAsia="Microsoft Yi Baiti"/>
        </w:rPr>
        <w:t xml:space="preserve">      stat       pvalue         padj</w:t>
      </w:r>
    </w:p>
    <w:p w14:paraId="65C04066" w14:textId="77777777" w:rsidR="0097350F" w:rsidRPr="002226D2" w:rsidRDefault="0097350F" w:rsidP="002B703F">
      <w:pPr>
        <w:rPr>
          <w:rFonts w:eastAsia="Microsoft Yi Baiti"/>
        </w:rPr>
      </w:pPr>
      <w:r w:rsidRPr="002226D2">
        <w:rPr>
          <w:rFonts w:eastAsia="Microsoft Yi Baiti"/>
        </w:rPr>
        <w:t>##TSPAN6    4704.9243     -0.8204515 0.3371667 -2.433370 1.495899e-02 2.760180e-02</w:t>
      </w:r>
    </w:p>
    <w:p w14:paraId="1B737C26" w14:textId="77777777" w:rsidR="0097350F" w:rsidRPr="002226D2" w:rsidRDefault="0097350F" w:rsidP="002B703F">
      <w:pPr>
        <w:rPr>
          <w:rFonts w:eastAsia="Microsoft Yi Baiti"/>
        </w:rPr>
      </w:pPr>
      <w:r w:rsidRPr="002226D2">
        <w:rPr>
          <w:rFonts w:eastAsia="Microsoft Yi Baiti"/>
        </w:rPr>
        <w:t>##DPM1      1205.9087     -0.3692497 0.1202418 -3.070894 2.134191e-03 4.838281e-03</w:t>
      </w:r>
    </w:p>
    <w:p w14:paraId="386E7148" w14:textId="77777777" w:rsidR="0097350F" w:rsidRPr="002226D2" w:rsidRDefault="0097350F" w:rsidP="002B703F">
      <w:pPr>
        <w:rPr>
          <w:rFonts w:eastAsia="Microsoft Yi Baiti"/>
        </w:rPr>
      </w:pPr>
      <w:r w:rsidRPr="002226D2">
        <w:rPr>
          <w:rFonts w:eastAsia="Microsoft Yi Baiti"/>
        </w:rPr>
        <w:t>##SCYL3      954.9772      0.2652530 0.2476441  1.071106 2.841218e-01 3.629059e-01</w:t>
      </w:r>
    </w:p>
    <w:p w14:paraId="7FFCA8D3" w14:textId="77777777" w:rsidR="0097350F" w:rsidRPr="002226D2" w:rsidRDefault="0097350F" w:rsidP="002B703F">
      <w:pPr>
        <w:rPr>
          <w:rFonts w:eastAsia="Microsoft Yi Baiti"/>
        </w:rPr>
      </w:pPr>
      <w:r w:rsidRPr="002226D2">
        <w:rPr>
          <w:rFonts w:eastAsia="Microsoft Yi Baiti"/>
        </w:rPr>
        <w:t>##C1orf112   277.7756      0.7536911 0.2518929  2.992109 2.770575e-03 6.101584e-03</w:t>
      </w:r>
    </w:p>
    <w:p w14:paraId="1AE5A668" w14:textId="77777777" w:rsidR="0097350F" w:rsidRPr="002226D2" w:rsidRDefault="0097350F" w:rsidP="002B703F">
      <w:pPr>
        <w:rPr>
          <w:rFonts w:eastAsia="Microsoft Yi Baiti"/>
        </w:rPr>
      </w:pPr>
      <w:r w:rsidRPr="002226D2">
        <w:rPr>
          <w:rFonts w:eastAsia="Microsoft Yi Baiti"/>
        </w:rPr>
        <w:t>##FGR        345.8789     -0.6423198 0.3712729 -1.730047 8.362180e-02 1.266833e-01</w:t>
      </w:r>
    </w:p>
    <w:p w14:paraId="772DB214" w14:textId="77777777" w:rsidR="0097350F" w:rsidRPr="002226D2" w:rsidRDefault="0097350F" w:rsidP="002B703F">
      <w:pPr>
        <w:rPr>
          <w:rFonts w:eastAsia="Microsoft Yi Baiti"/>
        </w:rPr>
      </w:pPr>
      <w:r w:rsidRPr="002226D2">
        <w:rPr>
          <w:rFonts w:eastAsia="Microsoft Yi Baiti"/>
        </w:rPr>
        <w:t>##CFH      27982.3546     -3.8761382 0.5473363 -7.081823 1.422708e-12 1.673241e-11</w:t>
      </w:r>
    </w:p>
    <w:p w14:paraId="4CF61E91" w14:textId="77777777" w:rsidR="00923702" w:rsidRDefault="00923702" w:rsidP="002B703F">
      <w:pPr>
        <w:rPr>
          <w:rFonts w:eastAsia="Microsoft Yi Baiti"/>
        </w:rPr>
      </w:pPr>
    </w:p>
    <w:p w14:paraId="2F15A25A" w14:textId="47CF9D77" w:rsidR="0097350F" w:rsidRPr="002226D2" w:rsidRDefault="00923702" w:rsidP="002B703F">
      <w:pPr>
        <w:rPr>
          <w:rFonts w:eastAsia="Microsoft Yi Baiti"/>
        </w:rPr>
      </w:pPr>
      <w:r>
        <w:rPr>
          <w:rFonts w:eastAsia="Microsoft Yi Baiti"/>
        </w:rPr>
        <w:t xml:space="preserve">NOTE: </w:t>
      </w:r>
      <w:r w:rsidR="0097350F" w:rsidRPr="002226D2">
        <w:rPr>
          <w:rFonts w:eastAsia="Microsoft Yi Baiti"/>
        </w:rPr>
        <w:t>The result is saved in “res_DESeq2”, which includes the mean of the normalized read count</w:t>
      </w:r>
      <w:r w:rsidR="00273427" w:rsidRPr="002226D2">
        <w:rPr>
          <w:rFonts w:eastAsia="Microsoft Yi Baiti"/>
        </w:rPr>
        <w:t xml:space="preserve"> (baseMean)</w:t>
      </w:r>
      <w:r w:rsidR="0097350F" w:rsidRPr="002226D2">
        <w:rPr>
          <w:rFonts w:eastAsia="Microsoft Yi Baiti"/>
        </w:rPr>
        <w:t>, log fold Change value</w:t>
      </w:r>
      <w:r w:rsidR="00273427" w:rsidRPr="002226D2">
        <w:rPr>
          <w:rFonts w:eastAsia="Microsoft Yi Baiti"/>
        </w:rPr>
        <w:t>(log2FoldChange)</w:t>
      </w:r>
      <w:r w:rsidR="0097350F" w:rsidRPr="002226D2">
        <w:rPr>
          <w:rFonts w:eastAsia="Microsoft Yi Baiti"/>
        </w:rPr>
        <w:t>, log fold change standard error</w:t>
      </w:r>
      <w:r w:rsidR="00273427" w:rsidRPr="002226D2">
        <w:rPr>
          <w:rFonts w:eastAsia="Microsoft Yi Baiti"/>
        </w:rPr>
        <w:t xml:space="preserve"> (lfcSE)</w:t>
      </w:r>
      <w:r w:rsidR="0097350F" w:rsidRPr="002226D2">
        <w:rPr>
          <w:rFonts w:eastAsia="Microsoft Yi Baiti"/>
        </w:rPr>
        <w:t>, the Wald statistic</w:t>
      </w:r>
      <w:r w:rsidR="00273427" w:rsidRPr="002226D2">
        <w:rPr>
          <w:rFonts w:eastAsia="Microsoft Yi Baiti"/>
        </w:rPr>
        <w:t xml:space="preserve"> (stat)</w:t>
      </w:r>
      <w:r w:rsidR="0097350F" w:rsidRPr="002226D2">
        <w:rPr>
          <w:rFonts w:eastAsia="Microsoft Yi Baiti"/>
        </w:rPr>
        <w:t>, original p value</w:t>
      </w:r>
      <w:r w:rsidR="00273427" w:rsidRPr="002226D2">
        <w:rPr>
          <w:rFonts w:eastAsia="Microsoft Yi Baiti"/>
        </w:rPr>
        <w:t xml:space="preserve"> (pvalue)</w:t>
      </w:r>
      <w:r w:rsidR="0097350F" w:rsidRPr="002226D2">
        <w:rPr>
          <w:rFonts w:eastAsia="Microsoft Yi Baiti"/>
        </w:rPr>
        <w:t xml:space="preserve"> and corrected p value</w:t>
      </w:r>
      <w:r w:rsidR="00273427" w:rsidRPr="002226D2">
        <w:rPr>
          <w:rFonts w:eastAsia="Microsoft Yi Baiti"/>
        </w:rPr>
        <w:t xml:space="preserve"> (padj)</w:t>
      </w:r>
    </w:p>
    <w:p w14:paraId="6C021E8D" w14:textId="77777777" w:rsidR="0097350F" w:rsidRPr="002226D2" w:rsidRDefault="0097350F" w:rsidP="002B703F">
      <w:pPr>
        <w:rPr>
          <w:rFonts w:eastAsia="Microsoft Yi Baiti"/>
        </w:rPr>
      </w:pPr>
    </w:p>
    <w:p w14:paraId="285AE87B" w14:textId="718DAC56" w:rsidR="0097350F" w:rsidRPr="002226D2" w:rsidRDefault="002B703F" w:rsidP="002B703F">
      <w:pPr>
        <w:rPr>
          <w:rFonts w:eastAsia="Microsoft Yi Baiti"/>
        </w:rPr>
      </w:pPr>
      <w:r>
        <w:rPr>
          <w:rFonts w:eastAsia="Microsoft Yi Baiti"/>
        </w:rPr>
        <w:t xml:space="preserve">4.7. </w:t>
      </w:r>
      <w:r w:rsidR="0097350F" w:rsidRPr="002226D2">
        <w:rPr>
          <w:rFonts w:eastAsia="Microsoft Yi Baiti"/>
        </w:rPr>
        <w:t>Identify DEGs</w:t>
      </w:r>
      <w:r>
        <w:rPr>
          <w:rFonts w:eastAsia="Microsoft Yi Baiti"/>
        </w:rPr>
        <w:t>.</w:t>
      </w:r>
    </w:p>
    <w:p w14:paraId="429587D5" w14:textId="77777777" w:rsidR="0097350F" w:rsidRPr="002226D2" w:rsidRDefault="0097350F" w:rsidP="002B703F">
      <w:pPr>
        <w:rPr>
          <w:rFonts w:eastAsia="Microsoft Yi Baiti"/>
        </w:rPr>
      </w:pPr>
      <w:r w:rsidRPr="002226D2">
        <w:rPr>
          <w:rFonts w:eastAsia="Microsoft Yi Baiti"/>
        </w:rPr>
        <w:t>res_DESeq2$sig = as.factor(</w:t>
      </w:r>
    </w:p>
    <w:p w14:paraId="7D88C55A" w14:textId="77777777" w:rsidR="0097350F" w:rsidRPr="002226D2" w:rsidRDefault="0097350F" w:rsidP="002B703F">
      <w:pPr>
        <w:rPr>
          <w:rFonts w:eastAsia="Microsoft Yi Baiti"/>
        </w:rPr>
      </w:pPr>
      <w:r w:rsidRPr="002226D2">
        <w:rPr>
          <w:rFonts w:eastAsia="Microsoft Yi Baiti"/>
        </w:rPr>
        <w:t xml:space="preserve">  ifelse(res_DESeq2$padj &lt; 0.05 &amp; abs(res_DESeq2$log2FoldChange) &gt; 2,</w:t>
      </w:r>
    </w:p>
    <w:p w14:paraId="0307F8C6" w14:textId="77777777" w:rsidR="0097350F" w:rsidRPr="002226D2" w:rsidRDefault="0097350F" w:rsidP="002B703F">
      <w:pPr>
        <w:rPr>
          <w:rFonts w:eastAsia="Microsoft Yi Baiti"/>
        </w:rPr>
      </w:pPr>
      <w:r w:rsidRPr="002226D2">
        <w:rPr>
          <w:rFonts w:eastAsia="Microsoft Yi Baiti"/>
        </w:rPr>
        <w:t xml:space="preserve">         ifelse(res_DESeq2$log2FoldChange &gt; 2 ,'up','down'),'not'))</w:t>
      </w:r>
    </w:p>
    <w:p w14:paraId="63DF66C5" w14:textId="77777777" w:rsidR="0097350F" w:rsidRPr="002226D2" w:rsidRDefault="0097350F" w:rsidP="002B703F">
      <w:pPr>
        <w:rPr>
          <w:rFonts w:eastAsia="Microsoft Yi Baiti"/>
        </w:rPr>
      </w:pPr>
      <w:r w:rsidRPr="002226D2">
        <w:rPr>
          <w:rFonts w:eastAsia="Microsoft Yi Baiti"/>
        </w:rPr>
        <w:t xml:space="preserve">summary(res_DESeq2$sig) </w:t>
      </w:r>
    </w:p>
    <w:p w14:paraId="0C767F2B" w14:textId="77777777" w:rsidR="0097350F" w:rsidRPr="002226D2" w:rsidRDefault="0097350F" w:rsidP="002B703F">
      <w:pPr>
        <w:rPr>
          <w:rFonts w:eastAsia="Microsoft Yi Baiti"/>
        </w:rPr>
      </w:pPr>
      <w:r w:rsidRPr="002226D2">
        <w:rPr>
          <w:rFonts w:eastAsia="Microsoft Yi Baiti"/>
        </w:rPr>
        <w:t xml:space="preserve">##down   not    up </w:t>
      </w:r>
    </w:p>
    <w:p w14:paraId="38F958CE" w14:textId="77777777" w:rsidR="0097350F" w:rsidRPr="002226D2" w:rsidRDefault="0097350F" w:rsidP="002B703F">
      <w:pPr>
        <w:rPr>
          <w:rFonts w:eastAsia="Microsoft Yi Baiti"/>
        </w:rPr>
      </w:pPr>
      <w:r w:rsidRPr="002226D2">
        <w:rPr>
          <w:rFonts w:eastAsia="Microsoft Yi Baiti"/>
        </w:rPr>
        <w:t>##1616 16110  2938</w:t>
      </w:r>
    </w:p>
    <w:p w14:paraId="6941552B" w14:textId="77777777" w:rsidR="002B703F" w:rsidRDefault="002B703F" w:rsidP="002B703F">
      <w:pPr>
        <w:rPr>
          <w:rFonts w:eastAsia="Microsoft Yi Baiti"/>
        </w:rPr>
      </w:pPr>
    </w:p>
    <w:p w14:paraId="5E75EBFC" w14:textId="56B95291" w:rsidR="002B703F" w:rsidRDefault="002B703F" w:rsidP="002B703F">
      <w:pPr>
        <w:rPr>
          <w:rFonts w:eastAsia="Microsoft Yi Baiti"/>
        </w:rPr>
      </w:pPr>
      <w:r>
        <w:rPr>
          <w:rFonts w:eastAsia="Microsoft Yi Baiti"/>
        </w:rPr>
        <w:t>4.8.</w:t>
      </w:r>
      <w:r w:rsidRPr="002226D2">
        <w:rPr>
          <w:rFonts w:eastAsia="Microsoft Yi Baiti"/>
        </w:rPr>
        <w:t xml:space="preserve"> Output the result table to a file</w:t>
      </w:r>
      <w:r>
        <w:rPr>
          <w:rFonts w:eastAsia="Microsoft Yi Baiti"/>
        </w:rPr>
        <w:t>.</w:t>
      </w:r>
    </w:p>
    <w:p w14:paraId="50D0BBEA" w14:textId="08487E80" w:rsidR="0097350F" w:rsidRPr="002226D2" w:rsidRDefault="0097350F" w:rsidP="002B703F">
      <w:pPr>
        <w:rPr>
          <w:rFonts w:eastAsia="Microsoft Yi Baiti"/>
        </w:rPr>
      </w:pPr>
      <w:r w:rsidRPr="002226D2">
        <w:rPr>
          <w:rFonts w:eastAsia="Microsoft Yi Baiti"/>
        </w:rPr>
        <w:t xml:space="preserve">write.csv(res_DESeq2, file = 'res_DESeq2.csv') </w:t>
      </w:r>
    </w:p>
    <w:p w14:paraId="247D29B9" w14:textId="2011B405" w:rsidR="002B703F" w:rsidRDefault="002B703F" w:rsidP="002B703F">
      <w:pPr>
        <w:rPr>
          <w:rFonts w:eastAsia="Microsoft Yi Baiti"/>
        </w:rPr>
      </w:pPr>
    </w:p>
    <w:p w14:paraId="6233EE38" w14:textId="18016BA3" w:rsidR="002B703F" w:rsidRDefault="002B703F" w:rsidP="002B703F">
      <w:pPr>
        <w:rPr>
          <w:rFonts w:eastAsia="Microsoft Yi Baiti"/>
        </w:rPr>
      </w:pPr>
      <w:r>
        <w:rPr>
          <w:rFonts w:eastAsia="Microsoft Yi Baiti"/>
        </w:rPr>
        <w:t xml:space="preserve">4.9. </w:t>
      </w:r>
      <w:r w:rsidRPr="002226D2">
        <w:rPr>
          <w:rFonts w:eastAsia="Microsoft Yi Baiti"/>
        </w:rPr>
        <w:t>Create the volcano plot</w:t>
      </w:r>
      <w:r>
        <w:rPr>
          <w:rFonts w:eastAsia="Microsoft Yi Baiti"/>
        </w:rPr>
        <w:t>.</w:t>
      </w:r>
    </w:p>
    <w:p w14:paraId="72C5DB1E" w14:textId="57871E3A" w:rsidR="0097350F" w:rsidRPr="002226D2" w:rsidRDefault="0097350F" w:rsidP="002B703F">
      <w:pPr>
        <w:rPr>
          <w:rFonts w:eastAsia="Microsoft Yi Baiti"/>
        </w:rPr>
      </w:pPr>
      <w:r w:rsidRPr="002226D2">
        <w:rPr>
          <w:rFonts w:eastAsia="Microsoft Yi Baiti"/>
        </w:rPr>
        <w:t xml:space="preserve">volcano(res_DESeq2,"log2FoldChange","padj",2,0.05) </w:t>
      </w:r>
    </w:p>
    <w:p w14:paraId="0411C54F" w14:textId="77777777" w:rsidR="002B703F" w:rsidRDefault="002B703F" w:rsidP="002B703F">
      <w:pPr>
        <w:rPr>
          <w:rFonts w:eastAsia="Microsoft Yi Baiti"/>
        </w:rPr>
      </w:pPr>
    </w:p>
    <w:p w14:paraId="2B74094F" w14:textId="34318C60" w:rsidR="0097350F" w:rsidRPr="002226D2" w:rsidRDefault="002B703F" w:rsidP="002B703F">
      <w:pPr>
        <w:rPr>
          <w:rFonts w:eastAsia="Microsoft Yi Baiti"/>
        </w:rPr>
      </w:pPr>
      <w:r>
        <w:rPr>
          <w:rFonts w:eastAsia="Microsoft Yi Baiti"/>
        </w:rPr>
        <w:t>4.10.</w:t>
      </w:r>
      <w:r w:rsidR="0097350F" w:rsidRPr="002226D2">
        <w:rPr>
          <w:rFonts w:eastAsia="Microsoft Yi Baiti"/>
        </w:rPr>
        <w:t xml:space="preserve"> Click </w:t>
      </w:r>
      <w:r w:rsidR="0097350F" w:rsidRPr="002B703F">
        <w:rPr>
          <w:rFonts w:eastAsia="Microsoft Yi Baiti"/>
          <w:b/>
          <w:bCs/>
        </w:rPr>
        <w:t>Export</w:t>
      </w:r>
      <w:r w:rsidR="0097350F" w:rsidRPr="002226D2">
        <w:rPr>
          <w:rFonts w:eastAsia="Microsoft Yi Baiti"/>
        </w:rPr>
        <w:t xml:space="preserve"> to save the volcano plot</w:t>
      </w:r>
      <w:r>
        <w:rPr>
          <w:rFonts w:eastAsia="Microsoft Yi Baiti"/>
        </w:rPr>
        <w:t>.</w:t>
      </w:r>
    </w:p>
    <w:p w14:paraId="161A3D76" w14:textId="77777777" w:rsidR="002B703F" w:rsidRDefault="002B703F" w:rsidP="002B703F">
      <w:pPr>
        <w:pBdr>
          <w:top w:val="nil"/>
          <w:left w:val="nil"/>
          <w:bottom w:val="nil"/>
          <w:right w:val="nil"/>
          <w:between w:val="nil"/>
        </w:pBdr>
        <w:rPr>
          <w:bCs/>
          <w:color w:val="000000"/>
          <w:lang w:eastAsia="zh-CN"/>
        </w:rPr>
      </w:pPr>
    </w:p>
    <w:p w14:paraId="4F9C8DBA" w14:textId="2F275C28" w:rsidR="00167382" w:rsidRPr="002B703F" w:rsidRDefault="00167382" w:rsidP="002B703F">
      <w:pPr>
        <w:pStyle w:val="a8"/>
        <w:numPr>
          <w:ilvl w:val="0"/>
          <w:numId w:val="30"/>
        </w:numPr>
        <w:pBdr>
          <w:top w:val="nil"/>
          <w:left w:val="nil"/>
          <w:bottom w:val="nil"/>
          <w:right w:val="nil"/>
          <w:between w:val="nil"/>
        </w:pBdr>
        <w:ind w:left="0" w:firstLineChars="0" w:firstLine="0"/>
        <w:rPr>
          <w:b/>
          <w:color w:val="000000"/>
          <w:lang w:eastAsia="zh-CN"/>
        </w:rPr>
      </w:pPr>
      <w:r w:rsidRPr="002B703F">
        <w:rPr>
          <w:b/>
          <w:color w:val="000000"/>
          <w:lang w:eastAsia="zh-CN"/>
        </w:rPr>
        <w:t>Venn diagram</w:t>
      </w:r>
    </w:p>
    <w:p w14:paraId="06E078F0" w14:textId="77777777" w:rsidR="002B703F" w:rsidRDefault="002B703F" w:rsidP="002B703F">
      <w:pPr>
        <w:rPr>
          <w:rFonts w:eastAsia="Microsoft Yi Baiti"/>
        </w:rPr>
      </w:pPr>
    </w:p>
    <w:p w14:paraId="6B7DEC56" w14:textId="519E2CA4" w:rsidR="002B703F" w:rsidRDefault="002B703F" w:rsidP="002B703F">
      <w:pPr>
        <w:pStyle w:val="a8"/>
        <w:numPr>
          <w:ilvl w:val="1"/>
          <w:numId w:val="30"/>
        </w:numPr>
        <w:ind w:left="0" w:firstLineChars="0" w:firstLine="0"/>
        <w:rPr>
          <w:rFonts w:eastAsia="Microsoft Yi Baiti"/>
        </w:rPr>
      </w:pPr>
      <w:r w:rsidRPr="002B703F">
        <w:rPr>
          <w:rFonts w:eastAsia="Microsoft Yi Baiti"/>
        </w:rPr>
        <w:t xml:space="preserve">Click </w:t>
      </w:r>
      <w:r w:rsidR="00923702">
        <w:rPr>
          <w:rFonts w:eastAsia="Microsoft Yi Baiti"/>
          <w:b/>
          <w:color w:val="000000"/>
          <w:lang w:eastAsia="zh-CN"/>
        </w:rPr>
        <w:t>Run</w:t>
      </w:r>
      <w:r w:rsidR="00923702">
        <w:rPr>
          <w:rFonts w:eastAsia="Microsoft Yi Baiti"/>
          <w:bCs/>
          <w:color w:val="000000"/>
          <w:lang w:eastAsia="zh-CN"/>
        </w:rPr>
        <w:t xml:space="preserve"> </w:t>
      </w:r>
      <w:r w:rsidRPr="002B703F">
        <w:rPr>
          <w:rFonts w:eastAsia="Microsoft Yi Baiti"/>
        </w:rPr>
        <w:t>to install the R package "VennDiagram"</w:t>
      </w:r>
      <w:r>
        <w:rPr>
          <w:rFonts w:eastAsia="Microsoft Yi Baiti"/>
        </w:rPr>
        <w:t>.</w:t>
      </w:r>
    </w:p>
    <w:p w14:paraId="005AA974" w14:textId="32EAFBAA" w:rsidR="0097350F" w:rsidRDefault="0097350F" w:rsidP="002B703F">
      <w:pPr>
        <w:rPr>
          <w:rFonts w:eastAsia="Microsoft Yi Baiti"/>
        </w:rPr>
      </w:pPr>
      <w:r w:rsidRPr="002B703F">
        <w:rPr>
          <w:rFonts w:eastAsia="Microsoft Yi Baiti"/>
        </w:rPr>
        <w:t xml:space="preserve">install.packages("VennDiagram") </w:t>
      </w:r>
    </w:p>
    <w:p w14:paraId="7BC5866A" w14:textId="7D62971D" w:rsidR="002B703F" w:rsidRDefault="002B703F" w:rsidP="002B703F">
      <w:pPr>
        <w:rPr>
          <w:rFonts w:eastAsia="Microsoft Yi Baiti"/>
        </w:rPr>
      </w:pPr>
    </w:p>
    <w:p w14:paraId="4A4C329D" w14:textId="1A0BC440" w:rsidR="002B703F" w:rsidRPr="002B703F" w:rsidRDefault="002B703F" w:rsidP="002B703F">
      <w:pPr>
        <w:rPr>
          <w:rFonts w:eastAsia="Microsoft Yi Baiti"/>
        </w:rPr>
      </w:pPr>
      <w:r>
        <w:rPr>
          <w:rFonts w:eastAsia="Microsoft Yi Baiti"/>
        </w:rPr>
        <w:t>5.2.</w:t>
      </w:r>
      <w:r w:rsidRPr="002226D2">
        <w:rPr>
          <w:rFonts w:eastAsia="Microsoft Yi Baiti"/>
        </w:rPr>
        <w:t xml:space="preserve"> Click </w:t>
      </w:r>
      <w:r w:rsidR="00923702">
        <w:rPr>
          <w:rFonts w:eastAsia="Microsoft Yi Baiti"/>
          <w:b/>
          <w:color w:val="000000"/>
          <w:lang w:eastAsia="zh-CN"/>
        </w:rPr>
        <w:t>Run</w:t>
      </w:r>
      <w:r w:rsidR="00923702">
        <w:rPr>
          <w:rFonts w:eastAsia="Microsoft Yi Baiti"/>
          <w:bCs/>
          <w:color w:val="000000"/>
          <w:lang w:eastAsia="zh-CN"/>
        </w:rPr>
        <w:t xml:space="preserve"> </w:t>
      </w:r>
      <w:r w:rsidRPr="002226D2">
        <w:rPr>
          <w:rFonts w:eastAsia="Microsoft Yi Baiti"/>
        </w:rPr>
        <w:t>to load the R package "VennDiagram"</w:t>
      </w:r>
      <w:r>
        <w:rPr>
          <w:rFonts w:eastAsia="Microsoft Yi Baiti"/>
        </w:rPr>
        <w:t>.</w:t>
      </w:r>
    </w:p>
    <w:p w14:paraId="312382EF" w14:textId="4FB25208" w:rsidR="0097350F" w:rsidRPr="002226D2" w:rsidRDefault="0097350F" w:rsidP="002B703F">
      <w:pPr>
        <w:rPr>
          <w:rFonts w:eastAsia="Microsoft Yi Baiti"/>
        </w:rPr>
      </w:pPr>
      <w:r w:rsidRPr="002226D2">
        <w:rPr>
          <w:rFonts w:eastAsia="Microsoft Yi Baiti"/>
        </w:rPr>
        <w:t xml:space="preserve">library (VennDiagram) </w:t>
      </w:r>
    </w:p>
    <w:p w14:paraId="27C3EDF8" w14:textId="77777777" w:rsidR="002B703F" w:rsidRDefault="002B703F" w:rsidP="002B703F">
      <w:pPr>
        <w:rPr>
          <w:rFonts w:eastAsia="Microsoft Yi Baiti"/>
        </w:rPr>
      </w:pPr>
    </w:p>
    <w:p w14:paraId="3A62E2B8" w14:textId="34EF2E4C" w:rsidR="0097350F" w:rsidRPr="002B703F" w:rsidRDefault="0097350F" w:rsidP="002B703F">
      <w:pPr>
        <w:pStyle w:val="a8"/>
        <w:numPr>
          <w:ilvl w:val="1"/>
          <w:numId w:val="31"/>
        </w:numPr>
        <w:ind w:left="0" w:firstLineChars="0" w:firstLine="0"/>
        <w:rPr>
          <w:rFonts w:eastAsia="Microsoft Yi Baiti"/>
        </w:rPr>
      </w:pPr>
      <w:r w:rsidRPr="002B703F">
        <w:rPr>
          <w:rFonts w:eastAsia="Microsoft Yi Baiti"/>
        </w:rPr>
        <w:t>Make a Venn diagram</w:t>
      </w:r>
      <w:r w:rsidR="00A7634A" w:rsidRPr="002B703F">
        <w:rPr>
          <w:rFonts w:eastAsia="Microsoft Yi Baiti"/>
        </w:rPr>
        <w:t xml:space="preserve"> of up regulated DEGs</w:t>
      </w:r>
      <w:r w:rsidR="002B703F">
        <w:rPr>
          <w:rFonts w:eastAsia="Microsoft Yi Baiti"/>
        </w:rPr>
        <w:t>.</w:t>
      </w:r>
    </w:p>
    <w:p w14:paraId="7EA0712D" w14:textId="77777777" w:rsidR="0097350F" w:rsidRPr="002226D2" w:rsidRDefault="0097350F" w:rsidP="002B703F">
      <w:pPr>
        <w:rPr>
          <w:rFonts w:eastAsia="Microsoft Yi Baiti"/>
        </w:rPr>
      </w:pPr>
      <w:r w:rsidRPr="002226D2">
        <w:rPr>
          <w:rFonts w:eastAsia="Microsoft Yi Baiti"/>
        </w:rPr>
        <w:t xml:space="preserve">grid.newpage() </w:t>
      </w:r>
    </w:p>
    <w:p w14:paraId="6C22BE5C" w14:textId="77777777" w:rsidR="0097350F" w:rsidRPr="002226D2" w:rsidRDefault="0097350F" w:rsidP="002B703F">
      <w:pPr>
        <w:rPr>
          <w:rFonts w:eastAsia="Microsoft Yi Baiti"/>
        </w:rPr>
      </w:pPr>
      <w:r w:rsidRPr="002226D2">
        <w:rPr>
          <w:rFonts w:eastAsia="Microsoft Yi Baiti"/>
        </w:rPr>
        <w:t>grid.draw(venn.diagram(list(Limma=rownames(res_limma[res_limma$sig=="up",]),</w:t>
      </w:r>
    </w:p>
    <w:p w14:paraId="0BEDC8BC" w14:textId="77777777" w:rsidR="0097350F" w:rsidRPr="002226D2" w:rsidRDefault="0097350F" w:rsidP="002B703F">
      <w:pPr>
        <w:rPr>
          <w:rFonts w:eastAsia="Microsoft Yi Baiti"/>
        </w:rPr>
      </w:pPr>
      <w:r w:rsidRPr="002226D2">
        <w:rPr>
          <w:rFonts w:eastAsia="Microsoft Yi Baiti"/>
        </w:rPr>
        <w:t xml:space="preserve">                  edgeR=rownames(res_edgeR[res_edgeR$sig=="up",]),</w:t>
      </w:r>
    </w:p>
    <w:p w14:paraId="3C3A8AC5" w14:textId="77777777" w:rsidR="0097350F" w:rsidRPr="002226D2" w:rsidRDefault="0097350F" w:rsidP="002B703F">
      <w:pPr>
        <w:rPr>
          <w:rFonts w:eastAsia="Microsoft Yi Baiti"/>
        </w:rPr>
      </w:pPr>
      <w:r w:rsidRPr="002226D2">
        <w:rPr>
          <w:rFonts w:eastAsia="Microsoft Yi Baiti"/>
        </w:rPr>
        <w:t xml:space="preserve">                  DESeq2=rownames(res_DESeq2[res_DESeq2$sig=="up",])),</w:t>
      </w:r>
    </w:p>
    <w:p w14:paraId="2CEA836E" w14:textId="77777777" w:rsidR="0097350F" w:rsidRPr="002226D2" w:rsidRDefault="0097350F" w:rsidP="002B703F">
      <w:pPr>
        <w:rPr>
          <w:rFonts w:eastAsia="Microsoft Yi Baiti"/>
        </w:rPr>
      </w:pPr>
      <w:r w:rsidRPr="002226D2">
        <w:rPr>
          <w:rFonts w:eastAsia="Microsoft Yi Baiti"/>
        </w:rPr>
        <w:t xml:space="preserve">             NULL,height = 3,width = 3,units = "in",</w:t>
      </w:r>
    </w:p>
    <w:p w14:paraId="3BC0E0F6" w14:textId="77777777" w:rsidR="0097350F" w:rsidRPr="002226D2" w:rsidRDefault="0097350F" w:rsidP="002B703F">
      <w:pPr>
        <w:rPr>
          <w:rFonts w:eastAsia="Microsoft Yi Baiti"/>
        </w:rPr>
      </w:pPr>
      <w:r w:rsidRPr="002226D2">
        <w:rPr>
          <w:rFonts w:eastAsia="Microsoft Yi Baiti"/>
        </w:rPr>
        <w:t xml:space="preserve">             col="black",lwd=0.3,fill=c("#FF6666","#FFFF00","#993366"),</w:t>
      </w:r>
    </w:p>
    <w:p w14:paraId="71831A93" w14:textId="77777777" w:rsidR="0097350F" w:rsidRPr="002226D2" w:rsidRDefault="0097350F" w:rsidP="002B703F">
      <w:pPr>
        <w:rPr>
          <w:rFonts w:eastAsia="Microsoft Yi Baiti"/>
        </w:rPr>
      </w:pPr>
      <w:r w:rsidRPr="002226D2">
        <w:rPr>
          <w:rFonts w:eastAsia="Microsoft Yi Baiti"/>
        </w:rPr>
        <w:t xml:space="preserve">             alpha=c(0.5, 0.5, 0.5),main = "Up-regulated DEGs")) </w:t>
      </w:r>
    </w:p>
    <w:p w14:paraId="03B5EF06" w14:textId="77777777" w:rsidR="002B703F" w:rsidRDefault="002B703F" w:rsidP="002B703F">
      <w:pPr>
        <w:rPr>
          <w:rFonts w:eastAsia="Microsoft Yi Baiti"/>
        </w:rPr>
      </w:pPr>
    </w:p>
    <w:p w14:paraId="4D9F781B" w14:textId="38ABD1B0" w:rsidR="0097350F" w:rsidRPr="002B703F" w:rsidRDefault="0097350F" w:rsidP="002B703F">
      <w:pPr>
        <w:pStyle w:val="a8"/>
        <w:numPr>
          <w:ilvl w:val="1"/>
          <w:numId w:val="31"/>
        </w:numPr>
        <w:ind w:left="0" w:firstLineChars="0" w:firstLine="0"/>
        <w:rPr>
          <w:rFonts w:eastAsia="Microsoft Yi Baiti"/>
        </w:rPr>
      </w:pPr>
      <w:r w:rsidRPr="002B703F">
        <w:rPr>
          <w:rFonts w:eastAsia="Microsoft Yi Baiti"/>
        </w:rPr>
        <w:t xml:space="preserve">Click </w:t>
      </w:r>
      <w:r w:rsidRPr="002B703F">
        <w:rPr>
          <w:rFonts w:eastAsia="Microsoft Yi Baiti"/>
          <w:b/>
          <w:bCs/>
        </w:rPr>
        <w:t>Export</w:t>
      </w:r>
      <w:r w:rsidRPr="002B703F">
        <w:rPr>
          <w:rFonts w:eastAsia="Microsoft Yi Baiti"/>
        </w:rPr>
        <w:t xml:space="preserve"> to save the Venn diagram</w:t>
      </w:r>
      <w:r w:rsidR="002B703F">
        <w:rPr>
          <w:rFonts w:eastAsia="Microsoft Yi Baiti"/>
        </w:rPr>
        <w:t>.</w:t>
      </w:r>
    </w:p>
    <w:p w14:paraId="192A6973" w14:textId="77777777" w:rsidR="00A7634A" w:rsidRPr="002226D2" w:rsidRDefault="00A7634A" w:rsidP="002B703F">
      <w:pPr>
        <w:rPr>
          <w:rFonts w:eastAsia="Microsoft Yi Baiti"/>
        </w:rPr>
      </w:pPr>
    </w:p>
    <w:p w14:paraId="02BE8A70" w14:textId="18C42C64" w:rsidR="00A7634A" w:rsidRPr="002B703F" w:rsidRDefault="00A7634A" w:rsidP="002B703F">
      <w:pPr>
        <w:pStyle w:val="a8"/>
        <w:numPr>
          <w:ilvl w:val="1"/>
          <w:numId w:val="31"/>
        </w:numPr>
        <w:ind w:left="0" w:firstLineChars="0" w:firstLine="0"/>
        <w:rPr>
          <w:rFonts w:eastAsia="Microsoft Yi Baiti"/>
        </w:rPr>
      </w:pPr>
      <w:r w:rsidRPr="002B703F">
        <w:rPr>
          <w:rFonts w:eastAsia="Microsoft Yi Baiti"/>
        </w:rPr>
        <w:t>Make a Venn diagram of down regulated DEGs</w:t>
      </w:r>
      <w:r w:rsidR="002B703F">
        <w:rPr>
          <w:rFonts w:eastAsia="Microsoft Yi Baiti"/>
        </w:rPr>
        <w:t>.</w:t>
      </w:r>
    </w:p>
    <w:p w14:paraId="28FA10A2" w14:textId="77777777" w:rsidR="0097350F" w:rsidRPr="002226D2" w:rsidRDefault="0097350F" w:rsidP="002B703F">
      <w:pPr>
        <w:rPr>
          <w:rFonts w:eastAsia="Microsoft Yi Baiti"/>
        </w:rPr>
      </w:pPr>
      <w:r w:rsidRPr="002226D2">
        <w:rPr>
          <w:rFonts w:eastAsia="Microsoft Yi Baiti"/>
        </w:rPr>
        <w:t>grid.newpage()</w:t>
      </w:r>
    </w:p>
    <w:p w14:paraId="1C5CD99D" w14:textId="77777777" w:rsidR="0097350F" w:rsidRPr="002226D2" w:rsidRDefault="0097350F" w:rsidP="002B703F">
      <w:pPr>
        <w:rPr>
          <w:rFonts w:eastAsia="Microsoft Yi Baiti"/>
        </w:rPr>
      </w:pPr>
      <w:r w:rsidRPr="002226D2">
        <w:rPr>
          <w:rFonts w:eastAsia="Microsoft Yi Baiti"/>
        </w:rPr>
        <w:t>grid.draw(venn.diagram(list(Limma=rownames(res_limma[res_limma$sig=="down",]),</w:t>
      </w:r>
    </w:p>
    <w:p w14:paraId="31152FCE" w14:textId="77777777" w:rsidR="0097350F" w:rsidRPr="002226D2" w:rsidRDefault="0097350F" w:rsidP="002B703F">
      <w:pPr>
        <w:rPr>
          <w:rFonts w:eastAsia="Microsoft Yi Baiti"/>
        </w:rPr>
      </w:pPr>
      <w:r w:rsidRPr="002226D2">
        <w:rPr>
          <w:rFonts w:eastAsia="Microsoft Yi Baiti"/>
        </w:rPr>
        <w:t xml:space="preserve">                  edgeR=rownames(res_edgeR[res_edgeR$sig=="down",]),</w:t>
      </w:r>
    </w:p>
    <w:p w14:paraId="14D7CE86" w14:textId="77777777" w:rsidR="0097350F" w:rsidRPr="002226D2" w:rsidRDefault="0097350F" w:rsidP="002B703F">
      <w:pPr>
        <w:rPr>
          <w:rFonts w:eastAsia="Microsoft Yi Baiti"/>
        </w:rPr>
      </w:pPr>
      <w:r w:rsidRPr="002226D2">
        <w:rPr>
          <w:rFonts w:eastAsia="Microsoft Yi Baiti"/>
        </w:rPr>
        <w:lastRenderedPageBreak/>
        <w:t xml:space="preserve">                  DESeq2=rownames(res_DESeq2[res_DESeq2$sig=="down",])),</w:t>
      </w:r>
    </w:p>
    <w:p w14:paraId="361AB89B" w14:textId="77777777" w:rsidR="0097350F" w:rsidRPr="002226D2" w:rsidRDefault="0097350F" w:rsidP="002B703F">
      <w:pPr>
        <w:rPr>
          <w:rFonts w:eastAsia="Microsoft Yi Baiti"/>
        </w:rPr>
      </w:pPr>
      <w:r w:rsidRPr="002226D2">
        <w:rPr>
          <w:rFonts w:eastAsia="Microsoft Yi Baiti"/>
        </w:rPr>
        <w:t xml:space="preserve">             NULL,height = 3,width = 3,units = "in",</w:t>
      </w:r>
    </w:p>
    <w:p w14:paraId="3A28E88D" w14:textId="77777777" w:rsidR="0097350F" w:rsidRPr="002226D2" w:rsidRDefault="0097350F" w:rsidP="002B703F">
      <w:pPr>
        <w:rPr>
          <w:rFonts w:eastAsia="Microsoft Yi Baiti"/>
        </w:rPr>
      </w:pPr>
      <w:r w:rsidRPr="002226D2">
        <w:rPr>
          <w:rFonts w:eastAsia="Microsoft Yi Baiti"/>
        </w:rPr>
        <w:t xml:space="preserve">             col="black",lwd=0.3,fill=c("#FF6666","#FFFF00","#993366"),</w:t>
      </w:r>
    </w:p>
    <w:p w14:paraId="4E6E45AF" w14:textId="77777777" w:rsidR="0097350F" w:rsidRPr="002226D2" w:rsidRDefault="0097350F" w:rsidP="002B703F">
      <w:pPr>
        <w:rPr>
          <w:rFonts w:eastAsia="Microsoft Yi Baiti"/>
        </w:rPr>
      </w:pPr>
      <w:r w:rsidRPr="002226D2">
        <w:rPr>
          <w:rFonts w:eastAsia="Microsoft Yi Baiti"/>
        </w:rPr>
        <w:t xml:space="preserve">             alpha=c(0.5, 0.5, 0.5),main = "Down-regulated DEGs"))</w:t>
      </w:r>
    </w:p>
    <w:p w14:paraId="3B185465" w14:textId="77777777" w:rsidR="002B703F" w:rsidRDefault="002B703F" w:rsidP="002B703F">
      <w:pPr>
        <w:rPr>
          <w:rFonts w:eastAsia="Microsoft Yi Baiti"/>
        </w:rPr>
      </w:pPr>
    </w:p>
    <w:p w14:paraId="777429F4" w14:textId="46316BF9" w:rsidR="0097350F" w:rsidRPr="002226D2" w:rsidRDefault="0097350F" w:rsidP="002B703F">
      <w:pPr>
        <w:pStyle w:val="a8"/>
        <w:numPr>
          <w:ilvl w:val="1"/>
          <w:numId w:val="31"/>
        </w:numPr>
        <w:ind w:left="0" w:firstLineChars="0" w:firstLine="0"/>
      </w:pPr>
      <w:r w:rsidRPr="002B703F">
        <w:rPr>
          <w:rFonts w:eastAsia="Microsoft Yi Baiti"/>
        </w:rPr>
        <w:t xml:space="preserve">Click </w:t>
      </w:r>
      <w:r w:rsidRPr="002B703F">
        <w:rPr>
          <w:rFonts w:eastAsia="Microsoft Yi Baiti"/>
          <w:b/>
          <w:bCs/>
        </w:rPr>
        <w:t>Export</w:t>
      </w:r>
      <w:r w:rsidRPr="002B703F">
        <w:rPr>
          <w:rFonts w:eastAsia="Microsoft Yi Baiti"/>
        </w:rPr>
        <w:t xml:space="preserve"> to save the Venn diagram</w:t>
      </w:r>
      <w:r w:rsidR="002B703F">
        <w:rPr>
          <w:rFonts w:eastAsia="Microsoft Yi Baiti"/>
        </w:rPr>
        <w:t>.</w:t>
      </w:r>
    </w:p>
    <w:p w14:paraId="288DBDC2" w14:textId="77777777" w:rsidR="0043080B" w:rsidRPr="002226D2" w:rsidRDefault="0043080B" w:rsidP="002B703F">
      <w:pPr>
        <w:pBdr>
          <w:top w:val="nil"/>
          <w:left w:val="nil"/>
          <w:bottom w:val="nil"/>
          <w:right w:val="nil"/>
          <w:between w:val="nil"/>
        </w:pBdr>
        <w:rPr>
          <w:bCs/>
          <w:color w:val="000000"/>
          <w:lang w:eastAsia="zh-CN"/>
        </w:rPr>
      </w:pPr>
    </w:p>
    <w:p w14:paraId="08AF3300" w14:textId="61C3CC54" w:rsidR="006E4797" w:rsidRPr="002226D2" w:rsidRDefault="00551D82" w:rsidP="002B703F">
      <w:pPr>
        <w:pBdr>
          <w:top w:val="nil"/>
          <w:left w:val="nil"/>
          <w:bottom w:val="nil"/>
          <w:right w:val="nil"/>
          <w:between w:val="nil"/>
        </w:pBdr>
        <w:rPr>
          <w:color w:val="808080"/>
        </w:rPr>
      </w:pPr>
      <w:r w:rsidRPr="002226D2">
        <w:rPr>
          <w:b/>
          <w:color w:val="000000"/>
        </w:rPr>
        <w:t xml:space="preserve">REPRESENTATIVE RESULTS: </w:t>
      </w:r>
    </w:p>
    <w:p w14:paraId="003A0EBA" w14:textId="048E88F6" w:rsidR="00DF14F1" w:rsidRPr="002226D2" w:rsidRDefault="008A0CFC" w:rsidP="002B703F">
      <w:r w:rsidRPr="002226D2">
        <w:rPr>
          <w:color w:val="000000" w:themeColor="text1"/>
          <w:lang w:eastAsia="zh-CN"/>
        </w:rPr>
        <w:t>There are various approaches to visualiz</w:t>
      </w:r>
      <w:r w:rsidR="00563010" w:rsidRPr="002226D2">
        <w:rPr>
          <w:color w:val="000000" w:themeColor="text1"/>
          <w:lang w:eastAsia="zh-CN"/>
        </w:rPr>
        <w:t xml:space="preserve">e </w:t>
      </w:r>
      <w:r w:rsidR="00483233" w:rsidRPr="002226D2">
        <w:rPr>
          <w:color w:val="000000" w:themeColor="text1"/>
          <w:lang w:eastAsia="zh-CN"/>
        </w:rPr>
        <w:t xml:space="preserve">the </w:t>
      </w:r>
      <w:r w:rsidR="00563010" w:rsidRPr="002226D2">
        <w:rPr>
          <w:color w:val="000000" w:themeColor="text1"/>
          <w:lang w:eastAsia="zh-CN"/>
        </w:rPr>
        <w:t xml:space="preserve">result of </w:t>
      </w:r>
      <w:r w:rsidRPr="002226D2">
        <w:rPr>
          <w:color w:val="000000" w:themeColor="text1"/>
          <w:lang w:eastAsia="zh-CN"/>
        </w:rPr>
        <w:t>differential expres</w:t>
      </w:r>
      <w:r w:rsidR="00483233" w:rsidRPr="002226D2">
        <w:rPr>
          <w:color w:val="000000" w:themeColor="text1"/>
          <w:lang w:eastAsia="zh-CN"/>
        </w:rPr>
        <w:t>sion analysis</w:t>
      </w:r>
      <w:r w:rsidR="00563010" w:rsidRPr="002226D2">
        <w:rPr>
          <w:color w:val="000000" w:themeColor="text1"/>
          <w:lang w:eastAsia="zh-CN"/>
        </w:rPr>
        <w:t>, among</w:t>
      </w:r>
      <w:r w:rsidR="00483233" w:rsidRPr="002226D2">
        <w:rPr>
          <w:color w:val="000000" w:themeColor="text1"/>
          <w:lang w:eastAsia="zh-CN"/>
        </w:rPr>
        <w:t xml:space="preserve"> wh</w:t>
      </w:r>
      <w:r w:rsidR="00563010" w:rsidRPr="002226D2">
        <w:rPr>
          <w:color w:val="000000" w:themeColor="text1"/>
          <w:lang w:eastAsia="zh-CN"/>
        </w:rPr>
        <w:t>ich</w:t>
      </w:r>
      <w:r w:rsidR="00001D88" w:rsidRPr="002226D2">
        <w:t xml:space="preserve"> </w:t>
      </w:r>
      <w:r w:rsidR="00483233" w:rsidRPr="002226D2">
        <w:t xml:space="preserve">the </w:t>
      </w:r>
      <w:r w:rsidR="00483233" w:rsidRPr="002226D2">
        <w:rPr>
          <w:color w:val="000000" w:themeColor="text1"/>
          <w:lang w:eastAsia="zh-CN"/>
        </w:rPr>
        <w:t>v</w:t>
      </w:r>
      <w:r w:rsidR="008F10C7" w:rsidRPr="002226D2">
        <w:rPr>
          <w:color w:val="000000" w:themeColor="text1"/>
          <w:lang w:eastAsia="zh-CN"/>
        </w:rPr>
        <w:t xml:space="preserve">olcano </w:t>
      </w:r>
      <w:r w:rsidR="00483233" w:rsidRPr="002226D2">
        <w:rPr>
          <w:color w:val="000000" w:themeColor="text1"/>
          <w:lang w:eastAsia="zh-CN"/>
        </w:rPr>
        <w:t>plot</w:t>
      </w:r>
      <w:r w:rsidR="008F10C7" w:rsidRPr="002226D2">
        <w:rPr>
          <w:color w:val="000000" w:themeColor="text1"/>
          <w:lang w:eastAsia="zh-CN"/>
        </w:rPr>
        <w:t xml:space="preserve"> and </w:t>
      </w:r>
      <w:r w:rsidR="00AD50EF" w:rsidRPr="002226D2">
        <w:rPr>
          <w:color w:val="000000" w:themeColor="text1"/>
          <w:lang w:eastAsia="zh-CN"/>
        </w:rPr>
        <w:t>V</w:t>
      </w:r>
      <w:r w:rsidR="008F10C7" w:rsidRPr="002226D2">
        <w:rPr>
          <w:color w:val="000000" w:themeColor="text1"/>
          <w:lang w:eastAsia="zh-CN"/>
        </w:rPr>
        <w:t>enn diagram are particularly used.</w:t>
      </w:r>
      <w:r w:rsidR="00001D88" w:rsidRPr="002226D2">
        <w:rPr>
          <w:color w:val="000000" w:themeColor="text1"/>
          <w:lang w:eastAsia="zh-CN"/>
        </w:rPr>
        <w:t xml:space="preserve"> </w:t>
      </w:r>
      <w:r w:rsidR="00A0173A" w:rsidRPr="002226D2">
        <w:rPr>
          <w:color w:val="000000" w:themeColor="text1"/>
          <w:lang w:eastAsia="zh-CN"/>
        </w:rPr>
        <w:t>limma identified 33</w:t>
      </w:r>
      <w:r w:rsidR="00492B0C" w:rsidRPr="002226D2">
        <w:rPr>
          <w:color w:val="000000" w:themeColor="text1"/>
          <w:lang w:eastAsia="zh-CN"/>
        </w:rPr>
        <w:t>23</w:t>
      </w:r>
      <w:r w:rsidR="00A0173A" w:rsidRPr="002226D2">
        <w:rPr>
          <w:color w:val="000000" w:themeColor="text1"/>
          <w:lang w:eastAsia="zh-CN"/>
        </w:rPr>
        <w:t xml:space="preserve"> DEGs between the CHOL and normal tissues with the</w:t>
      </w:r>
      <w:r w:rsidR="002B703F">
        <w:rPr>
          <w:color w:val="000000" w:themeColor="text1"/>
          <w:lang w:eastAsia="zh-CN"/>
        </w:rPr>
        <w:t xml:space="preserve"> </w:t>
      </w:r>
      <w:r w:rsidR="00A0173A" w:rsidRPr="002226D2">
        <w:rPr>
          <w:color w:val="000000" w:themeColor="text1"/>
          <w:lang w:eastAsia="zh-CN"/>
        </w:rPr>
        <w:t>|logFC|≥2 and adj.P.Val &lt;0.05 as threshold</w:t>
      </w:r>
      <w:r w:rsidR="000C00A5" w:rsidRPr="002226D2">
        <w:rPr>
          <w:color w:val="000000" w:themeColor="text1"/>
          <w:lang w:eastAsia="zh-CN"/>
        </w:rPr>
        <w:t>s</w:t>
      </w:r>
      <w:r w:rsidR="00A0173A" w:rsidRPr="002226D2">
        <w:rPr>
          <w:color w:val="000000" w:themeColor="text1"/>
          <w:lang w:eastAsia="zh-CN"/>
        </w:rPr>
        <w:t xml:space="preserve">, among </w:t>
      </w:r>
      <w:r w:rsidR="000C00A5" w:rsidRPr="002226D2">
        <w:rPr>
          <w:color w:val="000000" w:themeColor="text1"/>
          <w:lang w:eastAsia="zh-CN"/>
        </w:rPr>
        <w:t>which</w:t>
      </w:r>
      <w:r w:rsidR="00A0173A" w:rsidRPr="002226D2">
        <w:rPr>
          <w:color w:val="000000" w:themeColor="text1"/>
          <w:lang w:eastAsia="zh-CN"/>
        </w:rPr>
        <w:t xml:space="preserve"> 18</w:t>
      </w:r>
      <w:r w:rsidR="007D4189" w:rsidRPr="002226D2">
        <w:rPr>
          <w:color w:val="000000" w:themeColor="text1"/>
          <w:lang w:eastAsia="zh-CN"/>
        </w:rPr>
        <w:t>80</w:t>
      </w:r>
      <w:r w:rsidR="00A0173A" w:rsidRPr="002226D2">
        <w:rPr>
          <w:color w:val="000000" w:themeColor="text1"/>
          <w:lang w:eastAsia="zh-CN"/>
        </w:rPr>
        <w:t xml:space="preserve"> were down-regulated in CHOL tissues and 144</w:t>
      </w:r>
      <w:r w:rsidR="007D4189" w:rsidRPr="002226D2">
        <w:rPr>
          <w:color w:val="000000" w:themeColor="text1"/>
          <w:lang w:eastAsia="zh-CN"/>
        </w:rPr>
        <w:t>3</w:t>
      </w:r>
      <w:r w:rsidR="00A0173A" w:rsidRPr="002226D2">
        <w:rPr>
          <w:color w:val="000000" w:themeColor="text1"/>
          <w:lang w:eastAsia="zh-CN"/>
        </w:rPr>
        <w:t xml:space="preserve"> were up-regulated</w:t>
      </w:r>
      <w:r w:rsidR="008D4071" w:rsidRPr="002226D2">
        <w:rPr>
          <w:color w:val="000000" w:themeColor="text1"/>
          <w:lang w:eastAsia="zh-CN"/>
        </w:rPr>
        <w:t xml:space="preserve"> (</w:t>
      </w:r>
      <w:r w:rsidR="008D4071" w:rsidRPr="002B703F">
        <w:rPr>
          <w:b/>
          <w:bCs/>
          <w:color w:val="000000" w:themeColor="text1"/>
          <w:lang w:eastAsia="zh-CN"/>
        </w:rPr>
        <w:t>Figure 1</w:t>
      </w:r>
      <w:r w:rsidR="003D660E" w:rsidRPr="002B703F">
        <w:rPr>
          <w:b/>
          <w:bCs/>
          <w:color w:val="000000" w:themeColor="text1"/>
          <w:lang w:eastAsia="zh-CN"/>
        </w:rPr>
        <w:t>a</w:t>
      </w:r>
      <w:r w:rsidR="008D4071" w:rsidRPr="002226D2">
        <w:rPr>
          <w:color w:val="000000" w:themeColor="text1"/>
          <w:lang w:eastAsia="zh-CN"/>
        </w:rPr>
        <w:t>)</w:t>
      </w:r>
      <w:r w:rsidR="00A0173A" w:rsidRPr="002226D2">
        <w:rPr>
          <w:color w:val="000000" w:themeColor="text1"/>
          <w:lang w:eastAsia="zh-CN"/>
        </w:rPr>
        <w:t>.</w:t>
      </w:r>
      <w:r w:rsidR="008D4071" w:rsidRPr="002226D2">
        <w:rPr>
          <w:color w:val="000000" w:themeColor="text1"/>
          <w:lang w:eastAsia="zh-CN"/>
        </w:rPr>
        <w:t xml:space="preserve"> Meanwhile, edgeR identified the 157</w:t>
      </w:r>
      <w:r w:rsidR="007D4189" w:rsidRPr="002226D2">
        <w:rPr>
          <w:color w:val="000000" w:themeColor="text1"/>
          <w:lang w:eastAsia="zh-CN"/>
        </w:rPr>
        <w:t>8</w:t>
      </w:r>
      <w:r w:rsidR="008D4071" w:rsidRPr="002226D2">
        <w:rPr>
          <w:color w:val="000000" w:themeColor="text1"/>
          <w:lang w:eastAsia="zh-CN"/>
        </w:rPr>
        <w:t xml:space="preserve"> down-regulated DEGs and 31</w:t>
      </w:r>
      <w:r w:rsidR="007D4189" w:rsidRPr="002226D2">
        <w:rPr>
          <w:color w:val="000000" w:themeColor="text1"/>
          <w:lang w:eastAsia="zh-CN"/>
        </w:rPr>
        <w:t>21</w:t>
      </w:r>
      <w:r w:rsidR="008D4071" w:rsidRPr="002226D2">
        <w:rPr>
          <w:color w:val="000000" w:themeColor="text1"/>
          <w:lang w:eastAsia="zh-CN"/>
        </w:rPr>
        <w:t xml:space="preserve"> up-regulated DEGs (</w:t>
      </w:r>
      <w:r w:rsidR="008D4071" w:rsidRPr="002B703F">
        <w:rPr>
          <w:b/>
          <w:bCs/>
          <w:color w:val="000000" w:themeColor="text1"/>
          <w:lang w:eastAsia="zh-CN"/>
        </w:rPr>
        <w:t xml:space="preserve">Figure </w:t>
      </w:r>
      <w:r w:rsidR="003D660E" w:rsidRPr="002B703F">
        <w:rPr>
          <w:b/>
          <w:bCs/>
          <w:color w:val="000000" w:themeColor="text1"/>
          <w:lang w:eastAsia="zh-CN"/>
        </w:rPr>
        <w:t>1b</w:t>
      </w:r>
      <w:r w:rsidR="008D4071" w:rsidRPr="002226D2">
        <w:rPr>
          <w:color w:val="000000" w:themeColor="text1"/>
          <w:lang w:eastAsia="zh-CN"/>
        </w:rPr>
        <w:t>)</w:t>
      </w:r>
      <w:r w:rsidR="002B703F">
        <w:rPr>
          <w:color w:val="000000" w:themeColor="text1"/>
          <w:lang w:eastAsia="zh-CN"/>
        </w:rPr>
        <w:t xml:space="preserve">; </w:t>
      </w:r>
      <w:r w:rsidR="008D4071" w:rsidRPr="002226D2">
        <w:rPr>
          <w:color w:val="000000" w:themeColor="text1"/>
          <w:lang w:eastAsia="zh-CN"/>
        </w:rPr>
        <w:t>DESeq2 identified the 161</w:t>
      </w:r>
      <w:r w:rsidR="007D4189" w:rsidRPr="002226D2">
        <w:rPr>
          <w:color w:val="000000" w:themeColor="text1"/>
          <w:lang w:eastAsia="zh-CN"/>
        </w:rPr>
        <w:t>6</w:t>
      </w:r>
      <w:r w:rsidR="008D4071" w:rsidRPr="002226D2">
        <w:rPr>
          <w:color w:val="000000" w:themeColor="text1"/>
          <w:lang w:eastAsia="zh-CN"/>
        </w:rPr>
        <w:t xml:space="preserve"> down-regulated DEGs and 29</w:t>
      </w:r>
      <w:r w:rsidR="007D4189" w:rsidRPr="002226D2">
        <w:rPr>
          <w:color w:val="000000" w:themeColor="text1"/>
          <w:lang w:eastAsia="zh-CN"/>
        </w:rPr>
        <w:t>3</w:t>
      </w:r>
      <w:r w:rsidR="008D4071" w:rsidRPr="002226D2">
        <w:rPr>
          <w:color w:val="000000" w:themeColor="text1"/>
          <w:lang w:eastAsia="zh-CN"/>
        </w:rPr>
        <w:t>8 up-regulated DEGs</w:t>
      </w:r>
      <w:r w:rsidR="00FA27B1" w:rsidRPr="002226D2">
        <w:rPr>
          <w:color w:val="000000" w:themeColor="text1"/>
          <w:lang w:eastAsia="zh-CN"/>
        </w:rPr>
        <w:t xml:space="preserve"> (</w:t>
      </w:r>
      <w:r w:rsidR="00FA27B1" w:rsidRPr="002B703F">
        <w:rPr>
          <w:b/>
          <w:bCs/>
          <w:color w:val="000000" w:themeColor="text1"/>
          <w:lang w:eastAsia="zh-CN"/>
        </w:rPr>
        <w:t xml:space="preserve">Figure </w:t>
      </w:r>
      <w:r w:rsidR="003D660E" w:rsidRPr="002B703F">
        <w:rPr>
          <w:b/>
          <w:bCs/>
          <w:color w:val="000000" w:themeColor="text1"/>
          <w:lang w:eastAsia="zh-CN"/>
        </w:rPr>
        <w:t>1c</w:t>
      </w:r>
      <w:r w:rsidR="00FA27B1" w:rsidRPr="002226D2">
        <w:rPr>
          <w:color w:val="000000" w:themeColor="text1"/>
          <w:lang w:eastAsia="zh-CN"/>
        </w:rPr>
        <w:t>)</w:t>
      </w:r>
      <w:r w:rsidR="008D4071" w:rsidRPr="002226D2">
        <w:rPr>
          <w:color w:val="000000" w:themeColor="text1"/>
          <w:lang w:eastAsia="zh-CN"/>
        </w:rPr>
        <w:t>.</w:t>
      </w:r>
      <w:r w:rsidR="0084488C" w:rsidRPr="002226D2">
        <w:rPr>
          <w:color w:val="000000" w:themeColor="text1"/>
          <w:lang w:eastAsia="zh-CN"/>
        </w:rPr>
        <w:t xml:space="preserve"> </w:t>
      </w:r>
      <w:r w:rsidR="00532651" w:rsidRPr="002226D2">
        <w:rPr>
          <w:color w:val="000000" w:themeColor="text1"/>
          <w:lang w:eastAsia="zh-CN"/>
        </w:rPr>
        <w:t xml:space="preserve">Comparing </w:t>
      </w:r>
      <w:r w:rsidR="0084488C" w:rsidRPr="002226D2">
        <w:rPr>
          <w:color w:val="000000" w:themeColor="text1"/>
          <w:lang w:eastAsia="zh-CN"/>
        </w:rPr>
        <w:t>the result</w:t>
      </w:r>
      <w:r w:rsidR="00532651" w:rsidRPr="002226D2">
        <w:rPr>
          <w:color w:val="000000" w:themeColor="text1"/>
          <w:lang w:eastAsia="zh-CN"/>
        </w:rPr>
        <w:t>s</w:t>
      </w:r>
      <w:r w:rsidR="0084488C" w:rsidRPr="002226D2">
        <w:rPr>
          <w:color w:val="000000" w:themeColor="text1"/>
          <w:lang w:eastAsia="zh-CN"/>
        </w:rPr>
        <w:t xml:space="preserve"> of</w:t>
      </w:r>
      <w:r w:rsidR="00532651" w:rsidRPr="002226D2">
        <w:rPr>
          <w:color w:val="000000" w:themeColor="text1"/>
          <w:lang w:eastAsia="zh-CN"/>
        </w:rPr>
        <w:t xml:space="preserve"> these</w:t>
      </w:r>
      <w:r w:rsidR="0084488C" w:rsidRPr="002226D2">
        <w:rPr>
          <w:color w:val="000000" w:themeColor="text1"/>
          <w:lang w:eastAsia="zh-CN"/>
        </w:rPr>
        <w:t xml:space="preserve"> three methods, 14</w:t>
      </w:r>
      <w:r w:rsidR="007D4189" w:rsidRPr="002226D2">
        <w:rPr>
          <w:color w:val="000000" w:themeColor="text1"/>
          <w:lang w:eastAsia="zh-CN"/>
        </w:rPr>
        <w:t>31</w:t>
      </w:r>
      <w:r w:rsidR="0084488C" w:rsidRPr="002226D2">
        <w:rPr>
          <w:color w:val="000000" w:themeColor="text1"/>
          <w:lang w:eastAsia="zh-CN"/>
        </w:rPr>
        <w:t xml:space="preserve"> up-regulated DEGs</w:t>
      </w:r>
      <w:r w:rsidR="00C41E33" w:rsidRPr="002226D2">
        <w:rPr>
          <w:color w:val="000000" w:themeColor="text1"/>
          <w:lang w:eastAsia="zh-CN"/>
        </w:rPr>
        <w:t xml:space="preserve"> and 1531 down-regulated DEGs</w:t>
      </w:r>
      <w:r w:rsidR="0084488C" w:rsidRPr="002226D2">
        <w:rPr>
          <w:color w:val="000000" w:themeColor="text1"/>
          <w:lang w:eastAsia="zh-CN"/>
        </w:rPr>
        <w:t xml:space="preserve"> were overlapped</w:t>
      </w:r>
      <w:r w:rsidR="00260636" w:rsidRPr="002226D2">
        <w:rPr>
          <w:color w:val="000000" w:themeColor="text1"/>
          <w:lang w:eastAsia="zh-CN"/>
        </w:rPr>
        <w:t xml:space="preserve"> (</w:t>
      </w:r>
      <w:r w:rsidR="00260636" w:rsidRPr="002B703F">
        <w:rPr>
          <w:b/>
          <w:bCs/>
          <w:color w:val="000000" w:themeColor="text1"/>
          <w:lang w:eastAsia="zh-CN"/>
        </w:rPr>
        <w:t xml:space="preserve">Figure </w:t>
      </w:r>
      <w:r w:rsidR="003D660E" w:rsidRPr="002B703F">
        <w:rPr>
          <w:b/>
          <w:bCs/>
          <w:color w:val="000000" w:themeColor="text1"/>
          <w:lang w:eastAsia="zh-CN"/>
        </w:rPr>
        <w:t>2</w:t>
      </w:r>
      <w:r w:rsidR="00260636" w:rsidRPr="002226D2">
        <w:rPr>
          <w:color w:val="000000" w:themeColor="text1"/>
          <w:lang w:eastAsia="zh-CN"/>
        </w:rPr>
        <w:t>)</w:t>
      </w:r>
      <w:r w:rsidR="0084488C" w:rsidRPr="002226D2">
        <w:rPr>
          <w:color w:val="000000" w:themeColor="text1"/>
          <w:lang w:eastAsia="zh-CN"/>
        </w:rPr>
        <w:t>.</w:t>
      </w:r>
      <w:r w:rsidRPr="002226D2">
        <w:t xml:space="preserve"> </w:t>
      </w:r>
    </w:p>
    <w:p w14:paraId="14847A29" w14:textId="77777777" w:rsidR="003D660E" w:rsidRPr="002226D2" w:rsidRDefault="003D660E" w:rsidP="002B703F">
      <w:pPr>
        <w:rPr>
          <w:color w:val="000000" w:themeColor="text1"/>
        </w:rPr>
      </w:pPr>
    </w:p>
    <w:p w14:paraId="6D510784" w14:textId="3934BB91" w:rsidR="006E4797" w:rsidRPr="002226D2" w:rsidRDefault="00551D82" w:rsidP="002B703F">
      <w:pPr>
        <w:rPr>
          <w:color w:val="808080"/>
        </w:rPr>
      </w:pPr>
      <w:r w:rsidRPr="002226D2">
        <w:rPr>
          <w:b/>
        </w:rPr>
        <w:t>FIGURE AND TABLE LEGENDS:</w:t>
      </w:r>
      <w:r w:rsidRPr="002226D2">
        <w:rPr>
          <w:color w:val="808080"/>
        </w:rPr>
        <w:t xml:space="preserve"> </w:t>
      </w:r>
    </w:p>
    <w:p w14:paraId="0A8708C4" w14:textId="40A58140" w:rsidR="00691F32" w:rsidRPr="002226D2" w:rsidRDefault="00691F32" w:rsidP="002B703F">
      <w:pPr>
        <w:rPr>
          <w:color w:val="000000" w:themeColor="text1"/>
        </w:rPr>
      </w:pPr>
      <w:r w:rsidRPr="002B703F">
        <w:rPr>
          <w:b/>
          <w:bCs/>
          <w:color w:val="000000" w:themeColor="text1"/>
        </w:rPr>
        <w:t>Figure 1. Identification of differentially expressed genes (DEGs) between CHOL and normal tissues.</w:t>
      </w:r>
      <w:r w:rsidRPr="002226D2">
        <w:rPr>
          <w:color w:val="000000" w:themeColor="text1"/>
        </w:rPr>
        <w:t xml:space="preserve"> (</w:t>
      </w:r>
      <w:r w:rsidRPr="002B703F">
        <w:rPr>
          <w:b/>
          <w:bCs/>
          <w:color w:val="000000" w:themeColor="text1"/>
        </w:rPr>
        <w:t>a-c</w:t>
      </w:r>
      <w:r w:rsidRPr="002226D2">
        <w:rPr>
          <w:color w:val="000000" w:themeColor="text1"/>
        </w:rPr>
        <w:t xml:space="preserve">) The volcano plots of all genes acquired by limma, edgeR and DESeq2, respectively, </w:t>
      </w:r>
      <w:r w:rsidRPr="002226D2">
        <w:rPr>
          <w:i/>
          <w:iCs/>
          <w:color w:val="000000" w:themeColor="text1"/>
        </w:rPr>
        <w:t xml:space="preserve">adj </w:t>
      </w:r>
      <w:r w:rsidR="002820B9" w:rsidRPr="002226D2">
        <w:rPr>
          <w:i/>
          <w:iCs/>
          <w:color w:val="000000" w:themeColor="text1"/>
        </w:rPr>
        <w:t>p</w:t>
      </w:r>
      <w:r w:rsidRPr="002226D2">
        <w:rPr>
          <w:color w:val="000000" w:themeColor="text1"/>
        </w:rPr>
        <w:t xml:space="preserve"> value (-log10) </w:t>
      </w:r>
      <w:r w:rsidR="00B04EAE">
        <w:rPr>
          <w:color w:val="000000" w:themeColor="text1"/>
        </w:rPr>
        <w:t>is</w:t>
      </w:r>
      <w:r w:rsidRPr="002226D2">
        <w:rPr>
          <w:color w:val="000000" w:themeColor="text1"/>
        </w:rPr>
        <w:t xml:space="preserve"> plotted against the fold change (log2), red points represent the up</w:t>
      </w:r>
      <w:r w:rsidR="000C00A5" w:rsidRPr="002226D2">
        <w:rPr>
          <w:color w:val="000000" w:themeColor="text1"/>
        </w:rPr>
        <w:t>-</w:t>
      </w:r>
      <w:r w:rsidRPr="002226D2">
        <w:rPr>
          <w:color w:val="000000" w:themeColor="text1"/>
        </w:rPr>
        <w:t xml:space="preserve">regulated DEGs (adjusted </w:t>
      </w:r>
      <w:r w:rsidR="002820B9" w:rsidRPr="002226D2">
        <w:rPr>
          <w:i/>
          <w:iCs/>
          <w:color w:val="000000" w:themeColor="text1"/>
        </w:rPr>
        <w:t>p</w:t>
      </w:r>
      <w:r w:rsidRPr="002226D2">
        <w:rPr>
          <w:color w:val="000000" w:themeColor="text1"/>
        </w:rPr>
        <w:t xml:space="preserve"> value&lt;0.05 and log |FC|&gt; 2) and the green points represent the down</w:t>
      </w:r>
      <w:r w:rsidR="000C00A5" w:rsidRPr="002226D2">
        <w:rPr>
          <w:color w:val="000000" w:themeColor="text1"/>
        </w:rPr>
        <w:t>-</w:t>
      </w:r>
      <w:r w:rsidRPr="002226D2">
        <w:rPr>
          <w:color w:val="000000" w:themeColor="text1"/>
        </w:rPr>
        <w:t xml:space="preserve">regulated DEGs (adjusted </w:t>
      </w:r>
      <w:r w:rsidR="006D1FEB" w:rsidRPr="002226D2">
        <w:rPr>
          <w:i/>
          <w:iCs/>
          <w:color w:val="000000" w:themeColor="text1"/>
        </w:rPr>
        <w:t>p</w:t>
      </w:r>
      <w:r w:rsidRPr="002226D2">
        <w:rPr>
          <w:color w:val="000000" w:themeColor="text1"/>
        </w:rPr>
        <w:t xml:space="preserve"> value&lt; 0.05 and log |FC|&lt; 2). </w:t>
      </w:r>
    </w:p>
    <w:p w14:paraId="299A7446" w14:textId="77777777" w:rsidR="00C31628" w:rsidRPr="002226D2" w:rsidRDefault="00C31628" w:rsidP="002B703F">
      <w:pPr>
        <w:rPr>
          <w:color w:val="000000" w:themeColor="text1"/>
        </w:rPr>
      </w:pPr>
    </w:p>
    <w:p w14:paraId="32EAFD7D" w14:textId="3A168E2B" w:rsidR="006E4797" w:rsidRPr="002B703F" w:rsidRDefault="00691F32" w:rsidP="002B703F">
      <w:pPr>
        <w:rPr>
          <w:b/>
          <w:bCs/>
          <w:color w:val="000000" w:themeColor="text1"/>
        </w:rPr>
      </w:pPr>
      <w:r w:rsidRPr="002B703F">
        <w:rPr>
          <w:b/>
          <w:bCs/>
          <w:color w:val="000000" w:themeColor="text1"/>
        </w:rPr>
        <w:t>Figure 2</w:t>
      </w:r>
      <w:r w:rsidR="000C00A5" w:rsidRPr="002B703F">
        <w:rPr>
          <w:b/>
          <w:bCs/>
          <w:color w:val="000000" w:themeColor="text1"/>
        </w:rPr>
        <w:t>.</w:t>
      </w:r>
      <w:r w:rsidRPr="002B703F">
        <w:rPr>
          <w:b/>
          <w:bCs/>
          <w:color w:val="000000" w:themeColor="text1"/>
        </w:rPr>
        <w:t xml:space="preserve"> Venn diagrams show overlap among the results derived from the limma, edgeR and DESeq2.</w:t>
      </w:r>
    </w:p>
    <w:p w14:paraId="56C3583B" w14:textId="77777777" w:rsidR="00C31628" w:rsidRPr="002226D2" w:rsidRDefault="00C31628" w:rsidP="002B703F">
      <w:pPr>
        <w:rPr>
          <w:color w:val="000000" w:themeColor="text1"/>
        </w:rPr>
      </w:pPr>
    </w:p>
    <w:p w14:paraId="7C0B6465" w14:textId="370C7607" w:rsidR="006E4797" w:rsidRPr="002226D2" w:rsidRDefault="00551D82" w:rsidP="002B703F">
      <w:pPr>
        <w:rPr>
          <w:b/>
        </w:rPr>
      </w:pPr>
      <w:r w:rsidRPr="002226D2">
        <w:rPr>
          <w:b/>
        </w:rPr>
        <w:t xml:space="preserve">DISCUSSION: </w:t>
      </w:r>
    </w:p>
    <w:p w14:paraId="34A06C54" w14:textId="7DEEF438" w:rsidR="00181F37" w:rsidRPr="002226D2" w:rsidRDefault="000C03C5" w:rsidP="002B703F">
      <w:pPr>
        <w:rPr>
          <w:color w:val="000000"/>
        </w:rPr>
      </w:pPr>
      <w:bookmarkStart w:id="14" w:name="_Hlk74208739"/>
      <w:r w:rsidRPr="002226D2">
        <w:rPr>
          <w:color w:val="000000"/>
          <w:lang w:eastAsia="zh-CN"/>
        </w:rPr>
        <w:t>Abundant aberrate transcripts in cancers can be easily identified by RNA-seq differential analysis</w:t>
      </w:r>
      <w:r w:rsidR="0088129E" w:rsidRPr="002226D2">
        <w:rPr>
          <w:color w:val="000000"/>
        </w:rPr>
        <w:fldChar w:fldCharType="begin"/>
      </w:r>
      <w:r w:rsidR="00F7683B" w:rsidRPr="002226D2">
        <w:rPr>
          <w:color w:val="000000"/>
        </w:rPr>
        <w:instrText xml:space="preserve"> ADDIN EN.CITE &lt;EndNote&gt;&lt;Cite&gt;&lt;Author&gt;Costa-Silva&lt;/Author&gt;&lt;Year&gt;2017&lt;/Year&gt;&lt;RecNum&gt;12&lt;/RecNum&gt;&lt;DisplayText&gt;(&lt;style face="italic"&gt;5&lt;/style&gt;)&lt;/DisplayText&gt;&lt;record&gt;&lt;rec-number&gt;12&lt;/rec-number&gt;&lt;foreign-keys&gt;&lt;key app="EN" db-id="srxrzdtvfdp95ieatx5vft2ezfsxe9a2s09p" timestamp="1623228085"&gt;12&lt;/key&gt;&lt;/foreign-keys&gt;&lt;ref-type name="Journal Article"&gt;17&lt;/ref-type&gt;&lt;contributors&gt;&lt;authors&gt;&lt;author&gt;Costa-Silva, J.&lt;/author&gt;&lt;author&gt;Domingues, D.&lt;/author&gt;&lt;author&gt;Lopes, F. M.&lt;/author&gt;&lt;/authors&gt;&lt;/contributors&gt;&lt;auth-address&gt;Department of Computer Science, Bioinformatics Graduate Program, Federal University of Technology - Paraná, Cornélio Procópio, PR, Brazil.&amp;#xD;Department of Botany, Institute of Biosciences, São Paulo State University, UNESP, Rio Claro - SP, Brazil.&lt;/auth-address&gt;&lt;titles&gt;&lt;title&gt;RNA-Seq differential expression analysis: An extended review and a software too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0152&lt;/pages&gt;&lt;volume&gt;12&lt;/volume&gt;&lt;number&gt;12&lt;/number&gt;&lt;edition&gt;2017/12/22&lt;/edition&gt;&lt;keywords&gt;&lt;keyword&gt;Gene Expression&lt;/keyword&gt;&lt;keyword&gt;Humans&lt;/keyword&gt;&lt;keyword&gt;Sequence Analysis, RNA/*methods&lt;/keyword&gt;&lt;keyword&gt;*Software&lt;/keyword&gt;&lt;/keywords&gt;&lt;dates&gt;&lt;year&gt;2017&lt;/year&gt;&lt;/dates&gt;&lt;isbn&gt;1932-6203&lt;/isbn&gt;&lt;accession-num&gt;29267363&lt;/accession-num&gt;&lt;urls&gt;&lt;/urls&gt;&lt;custom2&gt;PMC5739479&lt;/custom2&gt;&lt;electronic-resource-num&gt;10.1371/journal.pone.0190152&lt;/electronic-resource-num&gt;&lt;remote-database-provider&gt;NLM&lt;/remote-database-provider&gt;&lt;language&gt;eng&lt;/language&gt;&lt;/record&gt;&lt;/Cite&gt;&lt;/EndNote&gt;</w:instrText>
      </w:r>
      <w:r w:rsidR="0088129E" w:rsidRPr="002226D2">
        <w:rPr>
          <w:color w:val="000000"/>
        </w:rPr>
        <w:fldChar w:fldCharType="separate"/>
      </w:r>
      <w:r w:rsidR="00BD731B" w:rsidRPr="002226D2">
        <w:rPr>
          <w:iCs/>
          <w:noProof/>
          <w:color w:val="000000"/>
          <w:vertAlign w:val="superscript"/>
        </w:rPr>
        <w:t>5</w:t>
      </w:r>
      <w:r w:rsidR="0088129E" w:rsidRPr="002226D2">
        <w:rPr>
          <w:color w:val="000000"/>
        </w:rPr>
        <w:fldChar w:fldCharType="end"/>
      </w:r>
      <w:bookmarkEnd w:id="14"/>
      <w:r w:rsidR="00181F37" w:rsidRPr="002226D2">
        <w:rPr>
          <w:color w:val="000000"/>
        </w:rPr>
        <w:t xml:space="preserve">. However, </w:t>
      </w:r>
      <w:r w:rsidR="0011129E" w:rsidRPr="002226D2">
        <w:rPr>
          <w:color w:val="000000"/>
        </w:rPr>
        <w:t xml:space="preserve">the application of RNA-seq </w:t>
      </w:r>
      <w:r w:rsidR="00181F37" w:rsidRPr="002226D2">
        <w:rPr>
          <w:color w:val="000000"/>
        </w:rPr>
        <w:t xml:space="preserve">differential expression analysis is often restricted </w:t>
      </w:r>
      <w:r w:rsidR="002B703F">
        <w:rPr>
          <w:color w:val="000000"/>
        </w:rPr>
        <w:t>as it</w:t>
      </w:r>
      <w:r w:rsidR="004A6504" w:rsidRPr="002226D2">
        <w:rPr>
          <w:color w:val="000000"/>
        </w:rPr>
        <w:t xml:space="preserve"> requires certain skills </w:t>
      </w:r>
      <w:r w:rsidR="000B5A75" w:rsidRPr="000B5A75">
        <w:rPr>
          <w:color w:val="000000"/>
        </w:rPr>
        <w:t xml:space="preserve">with R </w:t>
      </w:r>
      <w:r w:rsidR="004A6504" w:rsidRPr="002226D2">
        <w:rPr>
          <w:color w:val="000000"/>
        </w:rPr>
        <w:t>language and the capacity to choose appropriate methods</w:t>
      </w:r>
      <w:r w:rsidR="00181F37" w:rsidRPr="002226D2">
        <w:rPr>
          <w:color w:val="000000"/>
        </w:rPr>
        <w:t xml:space="preserve">. To </w:t>
      </w:r>
      <w:r w:rsidR="000C00A5" w:rsidRPr="002226D2">
        <w:rPr>
          <w:color w:val="000000"/>
        </w:rPr>
        <w:t>address</w:t>
      </w:r>
      <w:r w:rsidR="00181F37" w:rsidRPr="002226D2">
        <w:rPr>
          <w:color w:val="000000"/>
        </w:rPr>
        <w:t xml:space="preserve"> this problem, we provide</w:t>
      </w:r>
      <w:r w:rsidR="002B3974">
        <w:rPr>
          <w:color w:val="000000"/>
        </w:rPr>
        <w:t xml:space="preserve"> </w:t>
      </w:r>
      <w:r w:rsidR="00181F37" w:rsidRPr="002226D2">
        <w:rPr>
          <w:color w:val="000000"/>
        </w:rPr>
        <w:t xml:space="preserve">a detailed introduction </w:t>
      </w:r>
      <w:r w:rsidR="002B3974">
        <w:rPr>
          <w:color w:val="000000"/>
        </w:rPr>
        <w:t>to</w:t>
      </w:r>
      <w:r w:rsidR="00181F37" w:rsidRPr="002226D2">
        <w:rPr>
          <w:color w:val="000000"/>
        </w:rPr>
        <w:t xml:space="preserve"> </w:t>
      </w:r>
      <w:r w:rsidR="002B3974">
        <w:rPr>
          <w:color w:val="000000"/>
        </w:rPr>
        <w:t xml:space="preserve">the </w:t>
      </w:r>
      <w:r w:rsidR="0015186B" w:rsidRPr="002226D2">
        <w:rPr>
          <w:color w:val="000000"/>
        </w:rPr>
        <w:t xml:space="preserve">three most known methods </w:t>
      </w:r>
      <w:r w:rsidR="002B3974">
        <w:rPr>
          <w:color w:val="000000"/>
        </w:rPr>
        <w:t>(</w:t>
      </w:r>
      <w:r w:rsidR="0015186B" w:rsidRPr="002226D2">
        <w:rPr>
          <w:color w:val="000000"/>
        </w:rPr>
        <w:t xml:space="preserve">limma, </w:t>
      </w:r>
      <w:r w:rsidR="0015186B" w:rsidRPr="002226D2">
        <w:rPr>
          <w:bCs/>
        </w:rPr>
        <w:t xml:space="preserve">EdgeR </w:t>
      </w:r>
      <w:r w:rsidR="0015186B" w:rsidRPr="002226D2">
        <w:rPr>
          <w:bCs/>
          <w:lang w:eastAsia="zh-CN"/>
        </w:rPr>
        <w:t>and</w:t>
      </w:r>
      <w:r w:rsidR="0015186B" w:rsidRPr="002226D2">
        <w:rPr>
          <w:bCs/>
        </w:rPr>
        <w:t xml:space="preserve"> </w:t>
      </w:r>
      <w:r w:rsidR="00BE3BB7" w:rsidRPr="002226D2">
        <w:rPr>
          <w:bCs/>
        </w:rPr>
        <w:t>DESeq2</w:t>
      </w:r>
      <w:r w:rsidR="002B3974">
        <w:rPr>
          <w:bCs/>
        </w:rPr>
        <w:t>)</w:t>
      </w:r>
      <w:r w:rsidR="00AE1FDF" w:rsidRPr="002226D2">
        <w:rPr>
          <w:color w:val="000000"/>
          <w:lang w:eastAsia="zh-CN"/>
        </w:rPr>
        <w:t xml:space="preserve"> </w:t>
      </w:r>
      <w:r w:rsidR="00181F37" w:rsidRPr="002226D2">
        <w:rPr>
          <w:color w:val="000000"/>
        </w:rPr>
        <w:t>and tutorials for applying the RNA-seq differential expression analysis</w:t>
      </w:r>
      <w:r w:rsidR="002B3974">
        <w:rPr>
          <w:color w:val="000000"/>
        </w:rPr>
        <w:t xml:space="preserve">. This </w:t>
      </w:r>
      <w:r w:rsidR="00CB25D2" w:rsidRPr="002226D2">
        <w:rPr>
          <w:color w:val="000000"/>
        </w:rPr>
        <w:t xml:space="preserve">will </w:t>
      </w:r>
      <w:r w:rsidR="00181F37" w:rsidRPr="002226D2">
        <w:rPr>
          <w:color w:val="000000"/>
        </w:rPr>
        <w:t>facilitate the understand</w:t>
      </w:r>
      <w:r w:rsidR="002B3974">
        <w:rPr>
          <w:color w:val="000000"/>
        </w:rPr>
        <w:t>ing of the</w:t>
      </w:r>
      <w:r w:rsidR="00181F37" w:rsidRPr="002226D2">
        <w:rPr>
          <w:color w:val="000000"/>
        </w:rPr>
        <w:t xml:space="preserve"> similarities and differences across all three methods</w:t>
      </w:r>
      <w:r w:rsidR="00923702">
        <w:rPr>
          <w:color w:val="000000"/>
        </w:rPr>
        <w:t xml:space="preserve">, </w:t>
      </w:r>
      <w:r w:rsidR="002B3974">
        <w:rPr>
          <w:color w:val="000000"/>
        </w:rPr>
        <w:t>enable the selection of a</w:t>
      </w:r>
      <w:r w:rsidR="00181F37" w:rsidRPr="002226D2">
        <w:rPr>
          <w:color w:val="000000"/>
        </w:rPr>
        <w:t xml:space="preserve"> suitable method for </w:t>
      </w:r>
      <w:r w:rsidR="002B3974">
        <w:rPr>
          <w:color w:val="000000"/>
        </w:rPr>
        <w:t>individual</w:t>
      </w:r>
      <w:r w:rsidR="00181F37" w:rsidRPr="002226D2">
        <w:rPr>
          <w:color w:val="000000"/>
        </w:rPr>
        <w:t xml:space="preserve"> data</w:t>
      </w:r>
      <w:r w:rsidR="00923702">
        <w:rPr>
          <w:color w:val="000000"/>
        </w:rPr>
        <w:t>,</w:t>
      </w:r>
      <w:r w:rsidR="002B3974">
        <w:rPr>
          <w:color w:val="000000"/>
        </w:rPr>
        <w:t xml:space="preserve"> and</w:t>
      </w:r>
      <w:r w:rsidR="000C00A5" w:rsidRPr="002226D2">
        <w:rPr>
          <w:color w:val="000000"/>
        </w:rPr>
        <w:t xml:space="preserve"> </w:t>
      </w:r>
      <w:r w:rsidR="00AE1FDF" w:rsidRPr="002226D2">
        <w:rPr>
          <w:color w:val="000000"/>
        </w:rPr>
        <w:t>enable us to understand the complex dynamic biological processes</w:t>
      </w:r>
      <w:r w:rsidR="00181F37" w:rsidRPr="002226D2">
        <w:rPr>
          <w:color w:val="000000"/>
        </w:rPr>
        <w:t>.</w:t>
      </w:r>
    </w:p>
    <w:p w14:paraId="69E888F5" w14:textId="77777777" w:rsidR="007126BF" w:rsidRPr="002226D2" w:rsidRDefault="007126BF" w:rsidP="002B703F">
      <w:pPr>
        <w:rPr>
          <w:color w:val="000000"/>
        </w:rPr>
      </w:pPr>
    </w:p>
    <w:p w14:paraId="7F915AD2" w14:textId="2055BDD6" w:rsidR="00AF47E6" w:rsidRPr="002226D2" w:rsidRDefault="00181F37" w:rsidP="002B703F">
      <w:pPr>
        <w:rPr>
          <w:color w:val="000000"/>
        </w:rPr>
      </w:pPr>
      <w:r w:rsidRPr="002226D2">
        <w:rPr>
          <w:color w:val="000000"/>
        </w:rPr>
        <w:t>Here, we present</w:t>
      </w:r>
      <w:r w:rsidR="002B3974">
        <w:rPr>
          <w:color w:val="000000"/>
        </w:rPr>
        <w:t xml:space="preserve"> </w:t>
      </w:r>
      <w:r w:rsidRPr="002226D2">
        <w:rPr>
          <w:color w:val="000000"/>
        </w:rPr>
        <w:t>a detailed protocol for RNA-seq differential expression analysis through limma, edgeR and DESeq2 respectively</w:t>
      </w:r>
      <w:r w:rsidR="00EC4713" w:rsidRPr="002226D2">
        <w:rPr>
          <w:color w:val="000000"/>
        </w:rPr>
        <w:t>,</w:t>
      </w:r>
      <w:r w:rsidRPr="002226D2">
        <w:rPr>
          <w:color w:val="000000"/>
        </w:rPr>
        <w:t xml:space="preserve"> in five stages: </w:t>
      </w:r>
      <w:bookmarkStart w:id="15" w:name="_Hlk74138448"/>
      <w:r w:rsidRPr="002226D2">
        <w:rPr>
          <w:color w:val="000000"/>
        </w:rPr>
        <w:t xml:space="preserve">(i) </w:t>
      </w:r>
      <w:r w:rsidR="00E116A3" w:rsidRPr="002226D2">
        <w:rPr>
          <w:color w:val="000000"/>
        </w:rPr>
        <w:t>d</w:t>
      </w:r>
      <w:r w:rsidR="005F54CD" w:rsidRPr="002226D2">
        <w:rPr>
          <w:color w:val="000000"/>
        </w:rPr>
        <w:t>ownloading and pre-processing of data</w:t>
      </w:r>
      <w:r w:rsidRPr="002226D2">
        <w:rPr>
          <w:color w:val="000000"/>
        </w:rPr>
        <w:t>, (ii</w:t>
      </w:r>
      <w:r w:rsidR="00D36278" w:rsidRPr="002226D2">
        <w:rPr>
          <w:color w:val="000000"/>
        </w:rPr>
        <w:t>-iv</w:t>
      </w:r>
      <w:r w:rsidRPr="002226D2">
        <w:rPr>
          <w:color w:val="000000"/>
        </w:rPr>
        <w:t xml:space="preserve">) </w:t>
      </w:r>
      <w:r w:rsidR="00E116A3" w:rsidRPr="002226D2">
        <w:rPr>
          <w:color w:val="000000"/>
        </w:rPr>
        <w:t>d</w:t>
      </w:r>
      <w:r w:rsidR="00D36278" w:rsidRPr="002226D2">
        <w:rPr>
          <w:color w:val="000000"/>
        </w:rPr>
        <w:t>ifferential expression analysis through limma</w:t>
      </w:r>
      <w:r w:rsidRPr="002226D2">
        <w:rPr>
          <w:color w:val="000000"/>
        </w:rPr>
        <w:t>, edgeR</w:t>
      </w:r>
      <w:r w:rsidR="00D36278" w:rsidRPr="002226D2">
        <w:rPr>
          <w:color w:val="000000"/>
        </w:rPr>
        <w:t xml:space="preserve"> and</w:t>
      </w:r>
      <w:r w:rsidRPr="002226D2">
        <w:rPr>
          <w:color w:val="000000"/>
        </w:rPr>
        <w:t xml:space="preserve"> DESeq2</w:t>
      </w:r>
      <w:r w:rsidR="00D36278" w:rsidRPr="002226D2">
        <w:rPr>
          <w:color w:val="000000"/>
        </w:rPr>
        <w:t>, respectively</w:t>
      </w:r>
      <w:r w:rsidRPr="002226D2">
        <w:rPr>
          <w:color w:val="000000"/>
        </w:rPr>
        <w:t xml:space="preserve">, (v) </w:t>
      </w:r>
      <w:r w:rsidR="00835C2F" w:rsidRPr="002226D2">
        <w:rPr>
          <w:color w:val="000000"/>
        </w:rPr>
        <w:t>comparison of</w:t>
      </w:r>
      <w:r w:rsidR="00D36278" w:rsidRPr="002226D2">
        <w:rPr>
          <w:color w:val="000000"/>
        </w:rPr>
        <w:t xml:space="preserve"> the results of these three methods through</w:t>
      </w:r>
      <w:r w:rsidRPr="002226D2">
        <w:rPr>
          <w:color w:val="000000"/>
        </w:rPr>
        <w:t xml:space="preserve"> </w:t>
      </w:r>
      <w:r w:rsidR="002B3974">
        <w:rPr>
          <w:color w:val="000000"/>
        </w:rPr>
        <w:t xml:space="preserve">a </w:t>
      </w:r>
      <w:r w:rsidR="00E116A3" w:rsidRPr="002226D2">
        <w:rPr>
          <w:color w:val="000000"/>
        </w:rPr>
        <w:t>V</w:t>
      </w:r>
      <w:r w:rsidRPr="002226D2">
        <w:rPr>
          <w:color w:val="000000"/>
        </w:rPr>
        <w:t>enn diagram.</w:t>
      </w:r>
      <w:r w:rsidR="00113657" w:rsidRPr="002226D2">
        <w:rPr>
          <w:color w:val="000000"/>
        </w:rPr>
        <w:t xml:space="preserve"> </w:t>
      </w:r>
      <w:bookmarkEnd w:id="15"/>
    </w:p>
    <w:p w14:paraId="69F84D87" w14:textId="77777777" w:rsidR="007126BF" w:rsidRPr="002226D2" w:rsidRDefault="007126BF" w:rsidP="002B703F">
      <w:pPr>
        <w:rPr>
          <w:bCs/>
        </w:rPr>
      </w:pPr>
    </w:p>
    <w:p w14:paraId="0AB7CA33" w14:textId="4D54076F" w:rsidR="00C1729A" w:rsidRPr="002226D2" w:rsidRDefault="00113657" w:rsidP="002B703F">
      <w:pPr>
        <w:rPr>
          <w:bCs/>
        </w:rPr>
      </w:pPr>
      <w:r w:rsidRPr="002226D2">
        <w:rPr>
          <w:bCs/>
        </w:rPr>
        <w:t xml:space="preserve">The three </w:t>
      </w:r>
      <w:r w:rsidR="00396F61" w:rsidRPr="002226D2">
        <w:rPr>
          <w:bCs/>
        </w:rPr>
        <w:t>method</w:t>
      </w:r>
      <w:r w:rsidRPr="002226D2">
        <w:rPr>
          <w:bCs/>
        </w:rPr>
        <w:t xml:space="preserve">s </w:t>
      </w:r>
      <w:r w:rsidR="002B3974">
        <w:rPr>
          <w:bCs/>
        </w:rPr>
        <w:t>have</w:t>
      </w:r>
      <w:r w:rsidRPr="002226D2">
        <w:rPr>
          <w:bCs/>
        </w:rPr>
        <w:t xml:space="preserve"> similar</w:t>
      </w:r>
      <w:r w:rsidR="00C1729A" w:rsidRPr="002226D2">
        <w:rPr>
          <w:bCs/>
        </w:rPr>
        <w:t xml:space="preserve"> and</w:t>
      </w:r>
      <w:r w:rsidRPr="002226D2">
        <w:rPr>
          <w:bCs/>
        </w:rPr>
        <w:t xml:space="preserve"> different steps among the processes of the </w:t>
      </w:r>
      <w:r w:rsidR="00C1729A" w:rsidRPr="002226D2">
        <w:rPr>
          <w:bCs/>
        </w:rPr>
        <w:t xml:space="preserve">differential expression </w:t>
      </w:r>
      <w:r w:rsidRPr="002226D2">
        <w:rPr>
          <w:bCs/>
        </w:rPr>
        <w:t>analysis</w:t>
      </w:r>
      <w:r w:rsidR="00C1729A" w:rsidRPr="002226D2">
        <w:rPr>
          <w:bCs/>
        </w:rPr>
        <w:t xml:space="preserve">. </w:t>
      </w:r>
      <w:r w:rsidR="002B3974">
        <w:rPr>
          <w:color w:val="000000"/>
        </w:rPr>
        <w:t>A l</w:t>
      </w:r>
      <w:r w:rsidR="00181F37" w:rsidRPr="002226D2">
        <w:rPr>
          <w:color w:val="000000"/>
        </w:rPr>
        <w:t>inear model is used for statistics in limma</w:t>
      </w:r>
      <w:r w:rsidR="00C1729A" w:rsidRPr="002226D2">
        <w:rPr>
          <w:color w:val="000000"/>
        </w:rPr>
        <w:t>,</w:t>
      </w:r>
      <w:r w:rsidR="00181F37" w:rsidRPr="002226D2">
        <w:rPr>
          <w:color w:val="000000"/>
        </w:rPr>
        <w:t xml:space="preserve"> which is applicable for all gene </w:t>
      </w:r>
      <w:r w:rsidR="00181F37" w:rsidRPr="002226D2">
        <w:rPr>
          <w:color w:val="000000"/>
        </w:rPr>
        <w:lastRenderedPageBreak/>
        <w:t>expression technologies, including microarrays, RNA-seq and quantitative PCR</w:t>
      </w:r>
      <w:r w:rsidR="006538C0" w:rsidRPr="002226D2">
        <w:rPr>
          <w:color w:val="000000"/>
        </w:rPr>
        <w:fldChar w:fldCharType="begin">
          <w:fldData xml:space="preserve">PEVuZE5vdGU+PENpdGU+PEF1dGhvcj5SaXRjaGllPC9BdXRob3I+PFllYXI+MjAxNTwvWWVhcj48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ZTQ3PC9wYWdlcz48dm9sdW1lPjQzPC92b2x1bWU+PG51bWJlcj43PC9udW1iZXI+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</w:fldData>
        </w:fldChar>
      </w:r>
      <w:r w:rsidR="00F7683B" w:rsidRPr="002226D2">
        <w:rPr>
          <w:color w:val="000000"/>
        </w:rPr>
        <w:instrText xml:space="preserve"> ADDIN EN.CITE </w:instrText>
      </w:r>
      <w:r w:rsidR="00F7683B" w:rsidRPr="002226D2">
        <w:rPr>
          <w:color w:val="000000"/>
        </w:rPr>
        <w:fldChar w:fldCharType="begin">
          <w:fldData xml:space="preserve">PEVuZE5vdGU+PENpdGU+PEF1dGhvcj5SaXRjaGllPC9BdXRob3I+PFllYXI+MjAxNTwvWWVhcj48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ZTQ3PC9wYWdlcz48dm9sdW1lPjQzPC92b2x1bWU+PG51bWJlcj43PC9udW1iZXI+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</w:fldData>
        </w:fldChar>
      </w:r>
      <w:r w:rsidR="00F7683B" w:rsidRPr="002226D2">
        <w:rPr>
          <w:color w:val="000000"/>
        </w:rPr>
        <w:instrText xml:space="preserve"> ADDIN EN.CITE.DATA </w:instrText>
      </w:r>
      <w:r w:rsidR="00F7683B" w:rsidRPr="002226D2">
        <w:rPr>
          <w:color w:val="000000"/>
        </w:rPr>
      </w:r>
      <w:r w:rsidR="00F7683B" w:rsidRPr="002226D2">
        <w:rPr>
          <w:color w:val="000000"/>
        </w:rPr>
        <w:fldChar w:fldCharType="end"/>
      </w:r>
      <w:r w:rsidR="006538C0" w:rsidRPr="002226D2">
        <w:rPr>
          <w:color w:val="000000"/>
        </w:rPr>
      </w:r>
      <w:r w:rsidR="006538C0" w:rsidRPr="002226D2">
        <w:rPr>
          <w:color w:val="000000"/>
        </w:rPr>
        <w:fldChar w:fldCharType="separate"/>
      </w:r>
      <w:r w:rsidR="00BD731B" w:rsidRPr="002B3974">
        <w:rPr>
          <w:iCs/>
          <w:noProof/>
          <w:color w:val="000000"/>
          <w:vertAlign w:val="superscript"/>
        </w:rPr>
        <w:t>8</w:t>
      </w:r>
      <w:r w:rsidR="002B3974">
        <w:rPr>
          <w:iCs/>
          <w:noProof/>
          <w:color w:val="000000"/>
          <w:vertAlign w:val="superscript"/>
        </w:rPr>
        <w:t>,</w:t>
      </w:r>
      <w:r w:rsidR="00BD731B" w:rsidRPr="002B3974">
        <w:rPr>
          <w:iCs/>
          <w:noProof/>
          <w:color w:val="000000"/>
          <w:vertAlign w:val="superscript"/>
        </w:rPr>
        <w:t>13</w:t>
      </w:r>
      <w:r w:rsidR="006538C0" w:rsidRPr="002226D2">
        <w:rPr>
          <w:color w:val="000000"/>
        </w:rPr>
        <w:fldChar w:fldCharType="end"/>
      </w:r>
      <w:r w:rsidR="003D2360" w:rsidRPr="002226D2">
        <w:rPr>
          <w:color w:val="000000"/>
        </w:rPr>
        <w:t>,</w:t>
      </w:r>
      <w:bookmarkStart w:id="16" w:name="_Hlk59799116"/>
      <w:r w:rsidR="002B3974">
        <w:rPr>
          <w:color w:val="000000"/>
        </w:rPr>
        <w:t xml:space="preserve"> </w:t>
      </w:r>
      <w:r w:rsidR="00181F37" w:rsidRPr="002226D2">
        <w:rPr>
          <w:color w:val="000000"/>
        </w:rPr>
        <w:t xml:space="preserve">while edgeR and DESeq2 </w:t>
      </w:r>
      <w:bookmarkEnd w:id="16"/>
      <w:r w:rsidR="00835C2F" w:rsidRPr="002226D2">
        <w:rPr>
          <w:color w:val="000000"/>
        </w:rPr>
        <w:t>implement</w:t>
      </w:r>
      <w:r w:rsidR="00181F37" w:rsidRPr="002226D2">
        <w:rPr>
          <w:color w:val="000000"/>
        </w:rPr>
        <w:t xml:space="preserve"> a </w:t>
      </w:r>
      <w:r w:rsidR="00835C2F" w:rsidRPr="002226D2">
        <w:rPr>
          <w:color w:val="000000"/>
        </w:rPr>
        <w:t>range of statistical methodologies</w:t>
      </w:r>
      <w:r w:rsidR="00181F37" w:rsidRPr="002226D2">
        <w:rPr>
          <w:color w:val="000000"/>
        </w:rPr>
        <w:t xml:space="preserve"> based on the negative binomial distribution</w:t>
      </w:r>
      <w:r w:rsidR="00B75694" w:rsidRPr="002226D2">
        <w:rPr>
          <w:color w:val="000000"/>
        </w:rPr>
        <w:fldChar w:fldCharType="begin">
          <w:fldData xml:space="preserve">PEVuZE5vdGU+PENpdGU+PEF1dGhvcj5Mb3ZlPC9BdXRob3I+PFllYXI+MjAxNDwvWWVhcj48UmVj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41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==
</w:fldData>
        </w:fldChar>
      </w:r>
      <w:r w:rsidR="00F7683B" w:rsidRPr="002226D2">
        <w:rPr>
          <w:color w:val="000000"/>
        </w:rPr>
        <w:instrText xml:space="preserve"> ADDIN EN.CITE </w:instrText>
      </w:r>
      <w:r w:rsidR="00F7683B" w:rsidRPr="002226D2">
        <w:rPr>
          <w:color w:val="000000"/>
        </w:rPr>
        <w:fldChar w:fldCharType="begin">
          <w:fldData xml:space="preserve">PEVuZE5vdGU+PENpdGU+PEF1dGhvcj5Mb3ZlPC9BdXRob3I+PFllYXI+MjAxNDwvWWVhcj48UmVj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41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==
</w:fldData>
        </w:fldChar>
      </w:r>
      <w:r w:rsidR="00F7683B" w:rsidRPr="002226D2">
        <w:rPr>
          <w:color w:val="000000"/>
        </w:rPr>
        <w:instrText xml:space="preserve"> ADDIN EN.CITE.DATA </w:instrText>
      </w:r>
      <w:r w:rsidR="00F7683B" w:rsidRPr="002226D2">
        <w:rPr>
          <w:color w:val="000000"/>
        </w:rPr>
      </w:r>
      <w:r w:rsidR="00F7683B" w:rsidRPr="002226D2">
        <w:rPr>
          <w:color w:val="000000"/>
        </w:rPr>
        <w:fldChar w:fldCharType="end"/>
      </w:r>
      <w:r w:rsidR="00B75694" w:rsidRPr="002226D2">
        <w:rPr>
          <w:color w:val="000000"/>
        </w:rPr>
      </w:r>
      <w:r w:rsidR="00B75694" w:rsidRPr="002226D2">
        <w:rPr>
          <w:color w:val="000000"/>
        </w:rPr>
        <w:fldChar w:fldCharType="separate"/>
      </w:r>
      <w:r w:rsidR="00BD731B" w:rsidRPr="002B3974">
        <w:rPr>
          <w:iCs/>
          <w:noProof/>
          <w:color w:val="000000"/>
          <w:vertAlign w:val="superscript"/>
        </w:rPr>
        <w:t>9,10</w:t>
      </w:r>
      <w:r w:rsidR="00B75694" w:rsidRPr="002226D2">
        <w:rPr>
          <w:color w:val="000000"/>
        </w:rPr>
        <w:fldChar w:fldCharType="end"/>
      </w:r>
      <w:r w:rsidR="00C1729A" w:rsidRPr="002226D2">
        <w:rPr>
          <w:color w:val="000000"/>
        </w:rPr>
        <w:t>,</w:t>
      </w:r>
      <w:r w:rsidR="001766A5" w:rsidRPr="002226D2">
        <w:rPr>
          <w:color w:val="000000"/>
        </w:rPr>
        <w:t xml:space="preserve"> </w:t>
      </w:r>
      <w:bookmarkStart w:id="17" w:name="_Hlk74208922"/>
      <w:r w:rsidR="00C1729A" w:rsidRPr="002226D2">
        <w:rPr>
          <w:color w:val="000000"/>
        </w:rPr>
        <w:t>and edgeR</w:t>
      </w:r>
      <w:r w:rsidR="00B17250" w:rsidRPr="002226D2">
        <w:rPr>
          <w:color w:val="000000"/>
        </w:rPr>
        <w:t xml:space="preserve"> and DESeq2</w:t>
      </w:r>
      <w:r w:rsidR="00C1729A" w:rsidRPr="002226D2">
        <w:rPr>
          <w:color w:val="000000"/>
        </w:rPr>
        <w:t xml:space="preserve"> </w:t>
      </w:r>
      <w:r w:rsidR="00A2105E" w:rsidRPr="002226D2">
        <w:rPr>
          <w:color w:val="000000"/>
        </w:rPr>
        <w:t>are</w:t>
      </w:r>
      <w:r w:rsidR="00C66D48" w:rsidRPr="002226D2">
        <w:rPr>
          <w:color w:val="000000"/>
        </w:rPr>
        <w:t xml:space="preserve"> suitable</w:t>
      </w:r>
      <w:r w:rsidR="00C1729A" w:rsidRPr="002226D2">
        <w:rPr>
          <w:color w:val="000000"/>
        </w:rPr>
        <w:t xml:space="preserve"> for RNA</w:t>
      </w:r>
      <w:r w:rsidR="002820B9" w:rsidRPr="002226D2">
        <w:rPr>
          <w:color w:val="000000"/>
        </w:rPr>
        <w:t>-</w:t>
      </w:r>
      <w:r w:rsidR="00C1729A" w:rsidRPr="002226D2">
        <w:rPr>
          <w:color w:val="000000"/>
        </w:rPr>
        <w:t>seq data</w:t>
      </w:r>
      <w:r w:rsidR="00181F37" w:rsidRPr="002226D2">
        <w:rPr>
          <w:color w:val="000000"/>
        </w:rPr>
        <w:t>.</w:t>
      </w:r>
      <w:bookmarkEnd w:id="17"/>
      <w:r w:rsidR="00181F37" w:rsidRPr="002226D2">
        <w:rPr>
          <w:color w:val="000000"/>
        </w:rPr>
        <w:t xml:space="preserve"> </w:t>
      </w:r>
      <w:r w:rsidR="00A85E62" w:rsidRPr="002226D2">
        <w:rPr>
          <w:color w:val="000000"/>
        </w:rPr>
        <w:t>In addition, the normalized RNA-seq count data is necessary for EdgeR and limma</w:t>
      </w:r>
      <w:r w:rsidR="009150E9" w:rsidRPr="002226D2">
        <w:rPr>
          <w:color w:val="000000"/>
        </w:rPr>
        <w:t xml:space="preserve">, </w:t>
      </w:r>
      <w:r w:rsidR="009150E9" w:rsidRPr="002226D2">
        <w:rPr>
          <w:bCs/>
        </w:rPr>
        <w:t>whereas DESeq2 uses its own library discrepancies to correct data instead of normalization and the data in DESeq2 must be an integer matrix</w:t>
      </w:r>
      <w:r w:rsidR="002B3974">
        <w:rPr>
          <w:bCs/>
        </w:rPr>
        <w:t>.  T</w:t>
      </w:r>
      <w:r w:rsidR="00564B17" w:rsidRPr="002226D2">
        <w:rPr>
          <w:bCs/>
        </w:rPr>
        <w:t>he normalization methods include TMM</w:t>
      </w:r>
      <w:r w:rsidR="00133ECB" w:rsidRPr="002226D2">
        <w:rPr>
          <w:bCs/>
        </w:rPr>
        <w:t xml:space="preserve"> </w:t>
      </w:r>
      <w:r w:rsidR="00133ECB" w:rsidRPr="002226D2">
        <w:rPr>
          <w:color w:val="000000"/>
        </w:rPr>
        <w:t>(trimmed mean of M-values)</w:t>
      </w:r>
      <w:r w:rsidR="00564B17" w:rsidRPr="002226D2">
        <w:rPr>
          <w:bCs/>
        </w:rPr>
        <w:t xml:space="preserve">, TMMwsp, RLE </w:t>
      </w:r>
      <w:r w:rsidR="00133ECB" w:rsidRPr="002226D2">
        <w:rPr>
          <w:color w:val="000000"/>
        </w:rPr>
        <w:t>(relative log expression)</w:t>
      </w:r>
      <w:r w:rsidR="00133ECB" w:rsidRPr="002226D2">
        <w:rPr>
          <w:bCs/>
        </w:rPr>
        <w:t xml:space="preserve"> </w:t>
      </w:r>
      <w:r w:rsidR="00564B17" w:rsidRPr="002226D2">
        <w:rPr>
          <w:bCs/>
        </w:rPr>
        <w:t>and upperquartile</w:t>
      </w:r>
      <w:r w:rsidR="006072D4" w:rsidRPr="002226D2">
        <w:rPr>
          <w:bCs/>
        </w:rPr>
        <w:t>, among which TMM is the most commonly used</w:t>
      </w:r>
      <w:r w:rsidR="00AD0878" w:rsidRPr="002226D2">
        <w:rPr>
          <w:bCs/>
        </w:rPr>
        <w:t xml:space="preserve"> </w:t>
      </w:r>
      <w:r w:rsidR="002B3974" w:rsidRPr="002226D2">
        <w:rPr>
          <w:bCs/>
          <w:lang w:eastAsia="zh-CN"/>
        </w:rPr>
        <w:t>norma</w:t>
      </w:r>
      <w:r w:rsidR="002B3974" w:rsidRPr="002226D2">
        <w:rPr>
          <w:bCs/>
        </w:rPr>
        <w:t>liz</w:t>
      </w:r>
      <w:r w:rsidR="002B3974">
        <w:rPr>
          <w:bCs/>
          <w:lang w:eastAsia="zh-CN"/>
        </w:rPr>
        <w:t>ation</w:t>
      </w:r>
      <w:r w:rsidR="006072D4" w:rsidRPr="002226D2">
        <w:rPr>
          <w:bCs/>
        </w:rPr>
        <w:t xml:space="preserve"> method</w:t>
      </w:r>
      <w:r w:rsidR="00AD0878" w:rsidRPr="002226D2">
        <w:rPr>
          <w:bCs/>
        </w:rPr>
        <w:t xml:space="preserve"> for RNA-seq data</w:t>
      </w:r>
      <w:r w:rsidR="006072D4" w:rsidRPr="002226D2">
        <w:rPr>
          <w:bCs/>
        </w:rPr>
        <w:t>.</w:t>
      </w:r>
      <w:r w:rsidR="00E85E79" w:rsidRPr="002226D2">
        <w:rPr>
          <w:bCs/>
        </w:rPr>
        <w:t xml:space="preserve"> </w:t>
      </w:r>
      <w:bookmarkStart w:id="18" w:name="_Hlk74209007"/>
      <w:bookmarkStart w:id="19" w:name="_Hlk74144049"/>
      <w:r w:rsidR="00C66D48" w:rsidRPr="002226D2">
        <w:rPr>
          <w:bCs/>
        </w:rPr>
        <w:t xml:space="preserve">The results of </w:t>
      </w:r>
      <w:r w:rsidR="002B3974">
        <w:rPr>
          <w:bCs/>
        </w:rPr>
        <w:t xml:space="preserve">the </w:t>
      </w:r>
      <w:r w:rsidR="00C66D48" w:rsidRPr="002226D2">
        <w:rPr>
          <w:bCs/>
        </w:rPr>
        <w:t xml:space="preserve">three methods showed that DESeq2 and EdgeR obtain more DEGs than limma. The reason for this difference is that edgeR and DESeq2 are based on </w:t>
      </w:r>
      <w:r w:rsidR="002B3974">
        <w:rPr>
          <w:bCs/>
        </w:rPr>
        <w:t xml:space="preserve">the </w:t>
      </w:r>
      <w:r w:rsidR="00C66D48" w:rsidRPr="002226D2">
        <w:rPr>
          <w:bCs/>
        </w:rPr>
        <w:t xml:space="preserve">negative binomial model, which </w:t>
      </w:r>
      <w:r w:rsidR="002B3974" w:rsidRPr="002226D2">
        <w:rPr>
          <w:bCs/>
        </w:rPr>
        <w:t>contribut</w:t>
      </w:r>
      <w:r w:rsidR="002B3974">
        <w:rPr>
          <w:bCs/>
        </w:rPr>
        <w:t>e</w:t>
      </w:r>
      <w:r w:rsidR="002B3974" w:rsidRPr="002226D2">
        <w:rPr>
          <w:bCs/>
        </w:rPr>
        <w:t>s</w:t>
      </w:r>
      <w:r w:rsidR="00C66D48" w:rsidRPr="002226D2">
        <w:rPr>
          <w:bCs/>
        </w:rPr>
        <w:t xml:space="preserve"> to large numbers of false positives. On the contrary, limma-voom only use</w:t>
      </w:r>
      <w:r w:rsidR="002B3974">
        <w:rPr>
          <w:bCs/>
        </w:rPr>
        <w:t>s</w:t>
      </w:r>
      <w:r w:rsidR="00C66D48" w:rsidRPr="002226D2">
        <w:rPr>
          <w:bCs/>
        </w:rPr>
        <w:t xml:space="preserve"> the variance function</w:t>
      </w:r>
      <w:r w:rsidR="002B3974">
        <w:rPr>
          <w:bCs/>
        </w:rPr>
        <w:t xml:space="preserve"> and </w:t>
      </w:r>
      <w:r w:rsidR="00C66D48" w:rsidRPr="002226D2">
        <w:rPr>
          <w:bCs/>
        </w:rPr>
        <w:t>do</w:t>
      </w:r>
      <w:r w:rsidR="002B3974">
        <w:rPr>
          <w:bCs/>
        </w:rPr>
        <w:t>es</w:t>
      </w:r>
      <w:r w:rsidR="00C66D48" w:rsidRPr="002226D2">
        <w:rPr>
          <w:bCs/>
        </w:rPr>
        <w:t xml:space="preserve"> not show excessive false positives, as is the case with a variance stabilizing transformation followed by linear model analysis with limma</w:t>
      </w:r>
      <w:r w:rsidR="00F7683B" w:rsidRPr="002226D2">
        <w:rPr>
          <w:bCs/>
        </w:rPr>
        <w:fldChar w:fldCharType="begin">
          <w:fldData xml:space="preserve">PEVuZE5vdGU+PENpdGU+PEF1dGhvcj5MdW5kPC9BdXRob3I+PFllYXI+MjAxMjwvWWVhcj48UmVj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</w:fldData>
        </w:fldChar>
      </w:r>
      <w:r w:rsidR="00F7683B" w:rsidRPr="002226D2">
        <w:rPr>
          <w:bCs/>
        </w:rPr>
        <w:instrText xml:space="preserve"> ADDIN EN.CITE </w:instrText>
      </w:r>
      <w:r w:rsidR="00F7683B" w:rsidRPr="002226D2">
        <w:rPr>
          <w:bCs/>
        </w:rPr>
        <w:fldChar w:fldCharType="begin">
          <w:fldData xml:space="preserve">PEVuZE5vdGU+PENpdGU+PEF1dGhvcj5MdW5kPC9BdXRob3I+PFllYXI+MjAxMjwvWWVhcj48UmVj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</w:fldData>
        </w:fldChar>
      </w:r>
      <w:r w:rsidR="00F7683B" w:rsidRPr="002226D2">
        <w:rPr>
          <w:bCs/>
        </w:rPr>
        <w:instrText xml:space="preserve"> ADDIN EN.CITE.DATA </w:instrText>
      </w:r>
      <w:r w:rsidR="00F7683B" w:rsidRPr="002226D2">
        <w:rPr>
          <w:bCs/>
        </w:rPr>
      </w:r>
      <w:r w:rsidR="00F7683B" w:rsidRPr="002226D2">
        <w:rPr>
          <w:bCs/>
        </w:rPr>
        <w:fldChar w:fldCharType="end"/>
      </w:r>
      <w:r w:rsidR="00F7683B" w:rsidRPr="002226D2">
        <w:rPr>
          <w:bCs/>
        </w:rPr>
      </w:r>
      <w:r w:rsidR="00F7683B" w:rsidRPr="002226D2">
        <w:rPr>
          <w:bCs/>
        </w:rPr>
        <w:fldChar w:fldCharType="separate"/>
      </w:r>
      <w:r w:rsidR="00F7683B" w:rsidRPr="002226D2">
        <w:rPr>
          <w:iCs/>
          <w:noProof/>
          <w:color w:val="000000"/>
          <w:vertAlign w:val="superscript"/>
        </w:rPr>
        <w:t>14-16</w:t>
      </w:r>
      <w:r w:rsidR="00F7683B" w:rsidRPr="002226D2">
        <w:rPr>
          <w:bCs/>
        </w:rPr>
        <w:fldChar w:fldCharType="end"/>
      </w:r>
      <w:r w:rsidR="002F6C74" w:rsidRPr="002226D2">
        <w:rPr>
          <w:bCs/>
        </w:rPr>
        <w:t>.</w:t>
      </w:r>
      <w:bookmarkEnd w:id="18"/>
    </w:p>
    <w:bookmarkEnd w:id="19"/>
    <w:p w14:paraId="68FB2491" w14:textId="77777777" w:rsidR="007126BF" w:rsidRPr="002226D2" w:rsidRDefault="007126BF" w:rsidP="002B703F">
      <w:pPr>
        <w:rPr>
          <w:color w:val="000000"/>
        </w:rPr>
      </w:pPr>
    </w:p>
    <w:p w14:paraId="0BEB38EC" w14:textId="78C24B7E" w:rsidR="006E4797" w:rsidRPr="002226D2" w:rsidRDefault="00587FFC" w:rsidP="002B703F">
      <w:pPr>
        <w:rPr>
          <w:color w:val="000000"/>
        </w:rPr>
      </w:pPr>
      <w:r w:rsidRPr="002226D2">
        <w:rPr>
          <w:color w:val="000000"/>
        </w:rPr>
        <w:t>A</w:t>
      </w:r>
      <w:r w:rsidR="00181F37" w:rsidRPr="002226D2">
        <w:rPr>
          <w:color w:val="000000"/>
        </w:rPr>
        <w:t xml:space="preserve">ll three methods have </w:t>
      </w:r>
      <w:r w:rsidR="00835C2F" w:rsidRPr="002226D2">
        <w:rPr>
          <w:color w:val="000000"/>
        </w:rPr>
        <w:t>their</w:t>
      </w:r>
      <w:r w:rsidR="00181F37" w:rsidRPr="002226D2">
        <w:rPr>
          <w:color w:val="000000"/>
        </w:rPr>
        <w:t xml:space="preserve"> own </w:t>
      </w:r>
      <w:r w:rsidR="002B3974" w:rsidRPr="002226D2">
        <w:rPr>
          <w:color w:val="000000"/>
        </w:rPr>
        <w:t>advantages,</w:t>
      </w:r>
      <w:r w:rsidR="00181F37" w:rsidRPr="002226D2">
        <w:rPr>
          <w:color w:val="000000"/>
        </w:rPr>
        <w:t xml:space="preserve"> and the choice</w:t>
      </w:r>
      <w:r w:rsidR="00835C2F" w:rsidRPr="002226D2">
        <w:rPr>
          <w:color w:val="000000"/>
        </w:rPr>
        <w:t xml:space="preserve"> is</w:t>
      </w:r>
      <w:r w:rsidR="00181F37" w:rsidRPr="002226D2">
        <w:rPr>
          <w:color w:val="000000"/>
        </w:rPr>
        <w:t xml:space="preserve"> just depend</w:t>
      </w:r>
      <w:r w:rsidR="00835C2F" w:rsidRPr="002226D2">
        <w:rPr>
          <w:color w:val="000000"/>
        </w:rPr>
        <w:t>ent</w:t>
      </w:r>
      <w:r w:rsidR="00181F37" w:rsidRPr="002226D2">
        <w:rPr>
          <w:color w:val="000000"/>
        </w:rPr>
        <w:t xml:space="preserve"> on the type of </w:t>
      </w:r>
      <w:r w:rsidR="00835C2F" w:rsidRPr="002226D2">
        <w:rPr>
          <w:color w:val="000000"/>
        </w:rPr>
        <w:t>data. F</w:t>
      </w:r>
      <w:r w:rsidR="00181F37" w:rsidRPr="002226D2">
        <w:rPr>
          <w:color w:val="000000"/>
        </w:rPr>
        <w:t xml:space="preserve">or example, if </w:t>
      </w:r>
      <w:r w:rsidR="00835C2F" w:rsidRPr="002226D2">
        <w:rPr>
          <w:color w:val="000000"/>
        </w:rPr>
        <w:t>there</w:t>
      </w:r>
      <w:r w:rsidR="00181F37" w:rsidRPr="002226D2">
        <w:rPr>
          <w:color w:val="000000"/>
        </w:rPr>
        <w:t xml:space="preserve"> is microarray data, limma should be given</w:t>
      </w:r>
      <w:r w:rsidR="00835C2F" w:rsidRPr="002226D2">
        <w:rPr>
          <w:color w:val="000000"/>
        </w:rPr>
        <w:t xml:space="preserve"> with</w:t>
      </w:r>
      <w:r w:rsidR="00181F37" w:rsidRPr="002226D2">
        <w:rPr>
          <w:color w:val="000000"/>
        </w:rPr>
        <w:t xml:space="preserve"> priority, but when it is the next-generation sequencing data, DESeq2 and EdgeR </w:t>
      </w:r>
      <w:r w:rsidR="00835C2F" w:rsidRPr="002226D2">
        <w:rPr>
          <w:color w:val="000000"/>
        </w:rPr>
        <w:t>are</w:t>
      </w:r>
      <w:r w:rsidR="00181F37" w:rsidRPr="002226D2">
        <w:rPr>
          <w:color w:val="000000"/>
        </w:rPr>
        <w:t xml:space="preserve"> preferred</w:t>
      </w:r>
      <w:r w:rsidR="00036D38" w:rsidRPr="002226D2">
        <w:rPr>
          <w:color w:val="000000"/>
        </w:rPr>
        <w:fldChar w:fldCharType="begin">
          <w:fldData xml:space="preserve">PEVuZE5vdGU+PENpdGU+PEF1dGhvcj5BZ2Fyd2FsPC9BdXRob3I+PFllYXI+MjAxMDwvWWVhcj48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jU1MDwvcGFnZXM+PHZvbHVtZT4xNTwvdm9s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</w:fldData>
        </w:fldChar>
      </w:r>
      <w:r w:rsidR="00F7683B" w:rsidRPr="002226D2">
        <w:rPr>
          <w:color w:val="000000"/>
        </w:rPr>
        <w:instrText xml:space="preserve"> ADDIN EN.CITE </w:instrText>
      </w:r>
      <w:r w:rsidR="00F7683B" w:rsidRPr="002226D2">
        <w:rPr>
          <w:color w:val="000000"/>
        </w:rPr>
        <w:fldChar w:fldCharType="begin">
          <w:fldData xml:space="preserve">PEVuZE5vdGU+PENpdGU+PEF1dGhvcj5BZ2Fyd2FsPC9BdXRob3I+PFllYXI+MjAxMDwvWWVhcj48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jU1MDwvcGFnZXM+PHZvbHVtZT4xNTwvdm9s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</w:fldData>
        </w:fldChar>
      </w:r>
      <w:r w:rsidR="00F7683B" w:rsidRPr="002226D2">
        <w:rPr>
          <w:color w:val="000000"/>
        </w:rPr>
        <w:instrText xml:space="preserve"> ADDIN EN.CITE.DATA </w:instrText>
      </w:r>
      <w:r w:rsidR="00F7683B" w:rsidRPr="002226D2">
        <w:rPr>
          <w:color w:val="000000"/>
        </w:rPr>
      </w:r>
      <w:r w:rsidR="00F7683B" w:rsidRPr="002226D2">
        <w:rPr>
          <w:color w:val="000000"/>
        </w:rPr>
        <w:fldChar w:fldCharType="end"/>
      </w:r>
      <w:r w:rsidR="00036D38" w:rsidRPr="002226D2">
        <w:rPr>
          <w:color w:val="000000"/>
        </w:rPr>
      </w:r>
      <w:r w:rsidR="00036D38" w:rsidRPr="002226D2">
        <w:rPr>
          <w:color w:val="000000"/>
        </w:rPr>
        <w:fldChar w:fldCharType="separate"/>
      </w:r>
      <w:r w:rsidR="00F7683B" w:rsidRPr="002226D2">
        <w:rPr>
          <w:iCs/>
          <w:noProof/>
          <w:color w:val="000000"/>
          <w:vertAlign w:val="superscript"/>
        </w:rPr>
        <w:t>9,10,17</w:t>
      </w:r>
      <w:r w:rsidR="00036D38" w:rsidRPr="002226D2">
        <w:rPr>
          <w:color w:val="000000"/>
        </w:rPr>
        <w:fldChar w:fldCharType="end"/>
      </w:r>
      <w:r w:rsidR="00181F37" w:rsidRPr="002226D2">
        <w:rPr>
          <w:color w:val="000000"/>
        </w:rPr>
        <w:t xml:space="preserve">. </w:t>
      </w:r>
      <w:bookmarkStart w:id="20" w:name="_Hlk58764088"/>
      <w:r w:rsidR="00D236D8" w:rsidRPr="002226D2">
        <w:rPr>
          <w:color w:val="000000"/>
        </w:rPr>
        <w:t xml:space="preserve">In </w:t>
      </w:r>
      <w:r w:rsidR="00C909FC">
        <w:rPr>
          <w:color w:val="000000"/>
        </w:rPr>
        <w:t>summary</w:t>
      </w:r>
      <w:r w:rsidR="00D236D8" w:rsidRPr="002226D2">
        <w:rPr>
          <w:color w:val="000000"/>
        </w:rPr>
        <w:t>, we provide here a detailed protocol for RNA-seq differential expression analysis with R packages limma, edgeR and DESeq2</w:t>
      </w:r>
      <w:r w:rsidR="002B3974">
        <w:rPr>
          <w:color w:val="000000"/>
        </w:rPr>
        <w:t>,</w:t>
      </w:r>
      <w:r w:rsidR="00D236D8" w:rsidRPr="002226D2">
        <w:rPr>
          <w:color w:val="000000"/>
        </w:rPr>
        <w:t xml:space="preserve"> respectively.</w:t>
      </w:r>
      <w:bookmarkStart w:id="21" w:name="_Hlk74144385"/>
      <w:bookmarkEnd w:id="20"/>
      <w:r w:rsidR="002F6C74" w:rsidRPr="002226D2">
        <w:t xml:space="preserve"> </w:t>
      </w:r>
      <w:r w:rsidR="00C66D48" w:rsidRPr="002226D2">
        <w:t>The output results from the three methods are overlapping partly, and these differential methods have their respective advantages. Unfortunately, this protocol does not cover the technical details for other data types (e.g.</w:t>
      </w:r>
      <w:r w:rsidR="00C31628" w:rsidRPr="002226D2">
        <w:t>,</w:t>
      </w:r>
      <w:r w:rsidR="00C66D48" w:rsidRPr="002226D2">
        <w:t xml:space="preserve"> microarray data) and methods (e.g.</w:t>
      </w:r>
      <w:r w:rsidR="002B3974">
        <w:t>,</w:t>
      </w:r>
      <w:r w:rsidR="00C66D48" w:rsidRPr="002226D2">
        <w:t xml:space="preserve"> EBSeq)</w:t>
      </w:r>
      <w:r w:rsidR="00F7683B" w:rsidRPr="002226D2">
        <w:rPr>
          <w:color w:val="000000"/>
        </w:rPr>
        <w:fldChar w:fldCharType="begin">
          <w:fldData xml:space="preserve">PEVuZE5vdGU+PENpdGU+PEF1dGhvcj5MZW5nPC9BdXRob3I+PFllYXI+MjAxMzwvWWVhcj48UmVj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</w:fldData>
        </w:fldChar>
      </w:r>
      <w:r w:rsidR="00F7683B" w:rsidRPr="002226D2">
        <w:rPr>
          <w:color w:val="000000"/>
        </w:rPr>
        <w:instrText xml:space="preserve"> ADDIN EN.CITE </w:instrText>
      </w:r>
      <w:r w:rsidR="00F7683B" w:rsidRPr="002226D2">
        <w:rPr>
          <w:color w:val="000000"/>
        </w:rPr>
        <w:fldChar w:fldCharType="begin">
          <w:fldData xml:space="preserve">PEVuZE5vdGU+PENpdGU+PEF1dGhvcj5MZW5nPC9BdXRob3I+PFllYXI+MjAxMzwvWWVhcj48UmVj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</w:fldData>
        </w:fldChar>
      </w:r>
      <w:r w:rsidR="00F7683B" w:rsidRPr="002226D2">
        <w:rPr>
          <w:color w:val="000000"/>
        </w:rPr>
        <w:instrText xml:space="preserve"> ADDIN EN.CITE.DATA </w:instrText>
      </w:r>
      <w:r w:rsidR="00F7683B" w:rsidRPr="002226D2">
        <w:rPr>
          <w:color w:val="000000"/>
        </w:rPr>
      </w:r>
      <w:r w:rsidR="00F7683B" w:rsidRPr="002226D2">
        <w:rPr>
          <w:color w:val="000000"/>
        </w:rPr>
        <w:fldChar w:fldCharType="end"/>
      </w:r>
      <w:r w:rsidR="00F7683B" w:rsidRPr="002226D2">
        <w:rPr>
          <w:color w:val="000000"/>
        </w:rPr>
      </w:r>
      <w:r w:rsidR="00F7683B" w:rsidRPr="002226D2">
        <w:rPr>
          <w:color w:val="000000"/>
        </w:rPr>
        <w:fldChar w:fldCharType="separate"/>
      </w:r>
      <w:r w:rsidR="00F7683B" w:rsidRPr="002226D2">
        <w:rPr>
          <w:iCs/>
          <w:noProof/>
          <w:color w:val="000000"/>
          <w:vertAlign w:val="superscript"/>
        </w:rPr>
        <w:t>18</w:t>
      </w:r>
      <w:r w:rsidR="00F7683B" w:rsidRPr="002226D2">
        <w:rPr>
          <w:color w:val="000000"/>
        </w:rPr>
        <w:fldChar w:fldCharType="end"/>
      </w:r>
      <w:r w:rsidR="00181F37" w:rsidRPr="002226D2">
        <w:rPr>
          <w:color w:val="000000"/>
        </w:rPr>
        <w:t>.</w:t>
      </w:r>
      <w:bookmarkEnd w:id="21"/>
    </w:p>
    <w:p w14:paraId="41C2ED2B" w14:textId="77777777" w:rsidR="00427EB5" w:rsidRPr="002226D2" w:rsidRDefault="00427EB5" w:rsidP="002B703F">
      <w:pPr>
        <w:rPr>
          <w:color w:val="000000"/>
        </w:rPr>
      </w:pPr>
    </w:p>
    <w:p w14:paraId="59F37CC4" w14:textId="7418C7E7" w:rsidR="006E4797" w:rsidRPr="002226D2" w:rsidRDefault="00551D82" w:rsidP="002B703F">
      <w:pPr>
        <w:pBdr>
          <w:top w:val="nil"/>
          <w:left w:val="nil"/>
          <w:bottom w:val="nil"/>
          <w:right w:val="nil"/>
          <w:between w:val="nil"/>
        </w:pBdr>
        <w:rPr>
          <w:color w:val="808080"/>
        </w:rPr>
      </w:pPr>
      <w:r w:rsidRPr="002226D2">
        <w:rPr>
          <w:b/>
          <w:color w:val="000000"/>
        </w:rPr>
        <w:t xml:space="preserve">ACKNOWLEDGMENTS: </w:t>
      </w:r>
    </w:p>
    <w:p w14:paraId="25B2FBBD" w14:textId="726390D6" w:rsidR="006E4797" w:rsidRPr="002226D2" w:rsidRDefault="00AA6786" w:rsidP="002B703F">
      <w:pPr>
        <w:rPr>
          <w:color w:val="000000"/>
        </w:rPr>
      </w:pPr>
      <w:r w:rsidRPr="002226D2">
        <w:rPr>
          <w:color w:val="000000"/>
        </w:rPr>
        <w:t xml:space="preserve">This work </w:t>
      </w:r>
      <w:r w:rsidR="002820B9" w:rsidRPr="002226D2">
        <w:rPr>
          <w:color w:val="000000"/>
        </w:rPr>
        <w:t>was</w:t>
      </w:r>
      <w:r w:rsidRPr="002226D2">
        <w:rPr>
          <w:color w:val="000000"/>
        </w:rPr>
        <w:t xml:space="preserve"> supported by the National Natural Science Foundation of China (Grant No. 81860276) and Key Special Fund Projects of National Key R&amp;D Program (Grant No. 2018YFC1003200).</w:t>
      </w:r>
    </w:p>
    <w:p w14:paraId="21799E4D" w14:textId="77777777" w:rsidR="00A15609" w:rsidRPr="002226D2" w:rsidRDefault="00A15609" w:rsidP="002B703F">
      <w:pPr>
        <w:rPr>
          <w:color w:val="000000"/>
        </w:rPr>
      </w:pPr>
    </w:p>
    <w:p w14:paraId="5E703EBA" w14:textId="01C6B150" w:rsidR="006E4797" w:rsidRPr="002226D2" w:rsidRDefault="00551D82" w:rsidP="002B703F">
      <w:pPr>
        <w:pBdr>
          <w:top w:val="nil"/>
          <w:left w:val="nil"/>
          <w:bottom w:val="nil"/>
          <w:right w:val="nil"/>
          <w:between w:val="nil"/>
        </w:pBdr>
        <w:rPr>
          <w:color w:val="808080"/>
        </w:rPr>
      </w:pPr>
      <w:r w:rsidRPr="002226D2">
        <w:rPr>
          <w:b/>
          <w:color w:val="000000"/>
        </w:rPr>
        <w:t xml:space="preserve">DISCLOSURES:  </w:t>
      </w:r>
    </w:p>
    <w:p w14:paraId="4691DE14" w14:textId="24C439B6" w:rsidR="002820B9" w:rsidRPr="002226D2" w:rsidRDefault="002820B9" w:rsidP="002B703F">
      <w:pPr>
        <w:rPr>
          <w:color w:val="000000"/>
        </w:rPr>
      </w:pPr>
      <w:r w:rsidRPr="002226D2">
        <w:rPr>
          <w:color w:val="000000"/>
        </w:rPr>
        <w:t>The manuscript has not been published before and is not being considered for publication elsewhere. All authors have contributed to the creation of this manuscript for important intellectual content and read and approved the final manuscript. We declare there is no conflict of interest.</w:t>
      </w:r>
    </w:p>
    <w:p w14:paraId="16E6B81D" w14:textId="77777777" w:rsidR="00A15609" w:rsidRPr="002226D2" w:rsidRDefault="00A15609" w:rsidP="002B703F">
      <w:pPr>
        <w:rPr>
          <w:color w:val="000000"/>
        </w:rPr>
      </w:pPr>
    </w:p>
    <w:p w14:paraId="6DE2B73C" w14:textId="10306256" w:rsidR="006E4797" w:rsidRPr="002226D2" w:rsidRDefault="00551D82" w:rsidP="002B703F">
      <w:pPr>
        <w:rPr>
          <w:b/>
          <w:color w:val="000000"/>
        </w:rPr>
      </w:pPr>
      <w:r w:rsidRPr="002226D2">
        <w:rPr>
          <w:b/>
        </w:rPr>
        <w:t>REFERENCES:</w:t>
      </w:r>
      <w:r w:rsidRPr="002226D2">
        <w:t xml:space="preserve"> </w:t>
      </w:r>
    </w:p>
    <w:p w14:paraId="543F34FD" w14:textId="7716EFA4" w:rsidR="00F7683B" w:rsidRPr="002226D2" w:rsidRDefault="006B535F" w:rsidP="002B703F">
      <w:pPr>
        <w:pStyle w:val="EndNoteBibliography"/>
      </w:pPr>
      <w:r w:rsidRPr="002226D2">
        <w:rPr>
          <w:color w:val="7F7F7F"/>
        </w:rPr>
        <w:fldChar w:fldCharType="begin"/>
      </w:r>
      <w:r w:rsidRPr="002226D2">
        <w:rPr>
          <w:color w:val="7F7F7F"/>
        </w:rPr>
        <w:instrText xml:space="preserve"> ADDIN EN.REFLIST </w:instrText>
      </w:r>
      <w:r w:rsidRPr="002226D2">
        <w:rPr>
          <w:color w:val="7F7F7F"/>
        </w:rPr>
        <w:fldChar w:fldCharType="separate"/>
      </w:r>
      <w:r w:rsidR="00F7683B" w:rsidRPr="002226D2">
        <w:t>1.</w:t>
      </w:r>
      <w:r w:rsidR="00F7683B" w:rsidRPr="002226D2">
        <w:tab/>
        <w:t xml:space="preserve">Tambonis, </w:t>
      </w:r>
      <w:r w:rsidR="00E12FCA" w:rsidRPr="002226D2">
        <w:t>T.</w:t>
      </w:r>
      <w:r w:rsidR="00E12FCA">
        <w:t>,</w:t>
      </w:r>
      <w:r w:rsidR="00E12FCA" w:rsidRPr="002226D2">
        <w:t xml:space="preserve"> </w:t>
      </w:r>
      <w:r w:rsidR="00F7683B" w:rsidRPr="002226D2">
        <w:t xml:space="preserve">Boareto, </w:t>
      </w:r>
      <w:r w:rsidR="00E12FCA" w:rsidRPr="002226D2">
        <w:t>M.</w:t>
      </w:r>
      <w:r w:rsidR="00E12FCA">
        <w:t>,</w:t>
      </w:r>
      <w:r w:rsidR="00E12FCA" w:rsidRPr="002226D2">
        <w:t xml:space="preserve"> </w:t>
      </w:r>
      <w:r w:rsidR="00F7683B" w:rsidRPr="002226D2">
        <w:t xml:space="preserve">Leite, </w:t>
      </w:r>
      <w:r w:rsidR="00E12FCA" w:rsidRPr="002226D2">
        <w:t xml:space="preserve">V. B. P. </w:t>
      </w:r>
      <w:r w:rsidR="00F7683B" w:rsidRPr="002226D2">
        <w:t xml:space="preserve">Differential Expression Analysis in RNA-seq Data Using a Geometric Approach. </w:t>
      </w:r>
      <w:r w:rsidR="00F7683B" w:rsidRPr="002226D2">
        <w:rPr>
          <w:i/>
        </w:rPr>
        <w:t>Journal of</w:t>
      </w:r>
      <w:r w:rsidR="002B3974" w:rsidRPr="002226D2">
        <w:rPr>
          <w:i/>
        </w:rPr>
        <w:t xml:space="preserve"> Computational Bio</w:t>
      </w:r>
      <w:r w:rsidR="00F7683B" w:rsidRPr="002226D2">
        <w:rPr>
          <w:i/>
        </w:rPr>
        <w:t>logy</w:t>
      </w:r>
      <w:r w:rsidR="002B3974" w:rsidRPr="002B3974">
        <w:rPr>
          <w:iCs/>
        </w:rPr>
        <w:t>.</w:t>
      </w:r>
      <w:r w:rsidR="002B3974">
        <w:rPr>
          <w:i/>
        </w:rPr>
        <w:t xml:space="preserve"> </w:t>
      </w:r>
      <w:r w:rsidR="00F7683B" w:rsidRPr="002226D2">
        <w:rPr>
          <w:b/>
        </w:rPr>
        <w:t>25</w:t>
      </w:r>
      <w:r w:rsidR="00F7683B" w:rsidRPr="002226D2">
        <w:t>, 1257-1265 (2018).</w:t>
      </w:r>
    </w:p>
    <w:p w14:paraId="4CCFA447" w14:textId="3461EF42" w:rsidR="00F7683B" w:rsidRPr="002226D2" w:rsidRDefault="00F7683B" w:rsidP="002B703F">
      <w:pPr>
        <w:pStyle w:val="EndNoteBibliography"/>
      </w:pPr>
      <w:r w:rsidRPr="002226D2">
        <w:t>2.</w:t>
      </w:r>
      <w:r w:rsidRPr="002226D2">
        <w:tab/>
        <w:t xml:space="preserve">Wang, </w:t>
      </w:r>
      <w:r w:rsidR="00E12FCA" w:rsidRPr="002226D2">
        <w:t>Z.</w:t>
      </w:r>
      <w:r w:rsidR="00E12FCA">
        <w:t>,</w:t>
      </w:r>
      <w:r w:rsidR="00E12FCA" w:rsidRPr="002226D2">
        <w:t xml:space="preserve"> </w:t>
      </w:r>
      <w:r w:rsidRPr="002226D2">
        <w:t xml:space="preserve">Gerstein, </w:t>
      </w:r>
      <w:r w:rsidR="00E12FCA" w:rsidRPr="002226D2">
        <w:t>M.</w:t>
      </w:r>
      <w:r w:rsidR="00E12FCA">
        <w:t>,</w:t>
      </w:r>
      <w:r w:rsidR="00E12FCA" w:rsidRPr="002226D2">
        <w:t xml:space="preserve"> </w:t>
      </w:r>
      <w:r w:rsidRPr="002226D2">
        <w:t xml:space="preserve">Snyder, </w:t>
      </w:r>
      <w:r w:rsidR="00E12FCA" w:rsidRPr="002226D2">
        <w:t xml:space="preserve">M. </w:t>
      </w:r>
      <w:r w:rsidRPr="002226D2">
        <w:t xml:space="preserve">RNA-Seq: a revolutionary tool for transcriptomics. </w:t>
      </w:r>
      <w:r w:rsidRPr="002226D2">
        <w:rPr>
          <w:i/>
        </w:rPr>
        <w:t xml:space="preserve">Nature </w:t>
      </w:r>
      <w:r w:rsidR="002B3974">
        <w:rPr>
          <w:i/>
        </w:rPr>
        <w:t>R</w:t>
      </w:r>
      <w:r w:rsidRPr="002226D2">
        <w:rPr>
          <w:i/>
        </w:rPr>
        <w:t>eviews. Genetics</w:t>
      </w:r>
      <w:r w:rsidR="002B3974" w:rsidRPr="002B3974">
        <w:rPr>
          <w:iCs/>
        </w:rPr>
        <w:t>.</w:t>
      </w:r>
      <w:r w:rsidRPr="002226D2">
        <w:t xml:space="preserve"> </w:t>
      </w:r>
      <w:r w:rsidRPr="002226D2">
        <w:rPr>
          <w:b/>
        </w:rPr>
        <w:t>10</w:t>
      </w:r>
      <w:r w:rsidRPr="002226D2">
        <w:t>, 57-63 (2009).</w:t>
      </w:r>
    </w:p>
    <w:p w14:paraId="6811F19B" w14:textId="2356A756" w:rsidR="00F7683B" w:rsidRPr="002226D2" w:rsidRDefault="00F7683B" w:rsidP="002B703F">
      <w:pPr>
        <w:pStyle w:val="EndNoteBibliography"/>
      </w:pPr>
      <w:r w:rsidRPr="002226D2">
        <w:t>3.</w:t>
      </w:r>
      <w:r w:rsidRPr="002226D2">
        <w:tab/>
        <w:t>Anders</w:t>
      </w:r>
      <w:r w:rsidR="00E12FCA">
        <w:t>,</w:t>
      </w:r>
      <w:r w:rsidRPr="002226D2">
        <w:rPr>
          <w:i/>
        </w:rPr>
        <w:t xml:space="preserve"> </w:t>
      </w:r>
      <w:r w:rsidR="00E12FCA" w:rsidRPr="002226D2">
        <w:t xml:space="preserve">S. </w:t>
      </w:r>
      <w:r w:rsidR="002B3974" w:rsidRPr="002B3974">
        <w:t>et al.</w:t>
      </w:r>
      <w:r w:rsidRPr="002226D2">
        <w:t xml:space="preserve"> Count-based differential expression analysis of RNA sequencing data using R and Bioconductor. </w:t>
      </w:r>
      <w:r w:rsidRPr="002226D2">
        <w:rPr>
          <w:i/>
        </w:rPr>
        <w:t>Nat</w:t>
      </w:r>
      <w:r w:rsidR="002B3974">
        <w:rPr>
          <w:i/>
        </w:rPr>
        <w:t>ure</w:t>
      </w:r>
      <w:r w:rsidRPr="002226D2">
        <w:rPr>
          <w:i/>
        </w:rPr>
        <w:t xml:space="preserve"> Protoc</w:t>
      </w:r>
      <w:r w:rsidR="002B3974">
        <w:rPr>
          <w:i/>
        </w:rPr>
        <w:t>ols</w:t>
      </w:r>
      <w:r w:rsidR="002B3974" w:rsidRPr="002B3974">
        <w:rPr>
          <w:iCs/>
        </w:rPr>
        <w:t>.</w:t>
      </w:r>
      <w:r w:rsidRPr="002226D2">
        <w:t xml:space="preserve"> </w:t>
      </w:r>
      <w:r w:rsidRPr="002226D2">
        <w:rPr>
          <w:b/>
        </w:rPr>
        <w:t>8</w:t>
      </w:r>
      <w:r w:rsidRPr="002226D2">
        <w:t>, 1765-1786 (2013).</w:t>
      </w:r>
    </w:p>
    <w:p w14:paraId="74BA70C7" w14:textId="0B87FA89" w:rsidR="00F7683B" w:rsidRPr="002226D2" w:rsidRDefault="00F7683B" w:rsidP="002B703F">
      <w:pPr>
        <w:pStyle w:val="EndNoteBibliography"/>
      </w:pPr>
      <w:r w:rsidRPr="002226D2">
        <w:t>4.</w:t>
      </w:r>
      <w:r w:rsidRPr="002226D2">
        <w:tab/>
        <w:t xml:space="preserve">McDermaid, </w:t>
      </w:r>
      <w:r w:rsidR="00E12FCA" w:rsidRPr="002226D2">
        <w:t>A.</w:t>
      </w:r>
      <w:r w:rsidR="00E12FCA">
        <w:t>,</w:t>
      </w:r>
      <w:r w:rsidR="00E12FCA" w:rsidRPr="002226D2">
        <w:t xml:space="preserve"> </w:t>
      </w:r>
      <w:r w:rsidRPr="002226D2">
        <w:t xml:space="preserve">Monier, </w:t>
      </w:r>
      <w:r w:rsidR="00E12FCA" w:rsidRPr="002226D2">
        <w:t>B.</w:t>
      </w:r>
      <w:r w:rsidR="00E12FCA">
        <w:t>,</w:t>
      </w:r>
      <w:r w:rsidR="00E12FCA" w:rsidRPr="002226D2">
        <w:t xml:space="preserve"> </w:t>
      </w:r>
      <w:r w:rsidRPr="002226D2">
        <w:t xml:space="preserve">Zhao, </w:t>
      </w:r>
      <w:r w:rsidR="00E12FCA" w:rsidRPr="002226D2">
        <w:t>J.</w:t>
      </w:r>
      <w:r w:rsidR="00E12FCA">
        <w:t>,</w:t>
      </w:r>
      <w:r w:rsidR="00E12FCA" w:rsidRPr="002226D2">
        <w:t xml:space="preserve"> </w:t>
      </w:r>
      <w:r w:rsidRPr="002226D2">
        <w:t xml:space="preserve">Liu, </w:t>
      </w:r>
      <w:r w:rsidR="00E12FCA" w:rsidRPr="002226D2">
        <w:t>B.</w:t>
      </w:r>
      <w:r w:rsidR="00E12FCA">
        <w:t>,</w:t>
      </w:r>
      <w:r w:rsidR="00E12FCA" w:rsidRPr="002226D2">
        <w:t xml:space="preserve"> </w:t>
      </w:r>
      <w:r w:rsidRPr="002226D2">
        <w:t xml:space="preserve">Ma, </w:t>
      </w:r>
      <w:r w:rsidR="00E12FCA" w:rsidRPr="002226D2">
        <w:t xml:space="preserve">Q. </w:t>
      </w:r>
      <w:r w:rsidRPr="002226D2">
        <w:t xml:space="preserve">Interpretation of differential gene expression results of RNA-seq data: review and integration. </w:t>
      </w:r>
      <w:r w:rsidRPr="002226D2">
        <w:rPr>
          <w:i/>
        </w:rPr>
        <w:t xml:space="preserve">Briefings in </w:t>
      </w:r>
      <w:r w:rsidR="002B3974">
        <w:rPr>
          <w:i/>
        </w:rPr>
        <w:t>B</w:t>
      </w:r>
      <w:r w:rsidRPr="002226D2">
        <w:rPr>
          <w:i/>
        </w:rPr>
        <w:t>ioinformatics</w:t>
      </w:r>
      <w:r w:rsidR="002B3974" w:rsidRPr="002B3974">
        <w:rPr>
          <w:iCs/>
        </w:rPr>
        <w:t>.</w:t>
      </w:r>
      <w:r w:rsidRPr="002226D2">
        <w:t xml:space="preserve"> </w:t>
      </w:r>
      <w:r w:rsidRPr="002226D2">
        <w:rPr>
          <w:b/>
        </w:rPr>
        <w:t>20</w:t>
      </w:r>
      <w:r w:rsidRPr="002226D2">
        <w:t>, 2044-2054 (2019).</w:t>
      </w:r>
    </w:p>
    <w:p w14:paraId="4206A3DA" w14:textId="4957A676" w:rsidR="00F7683B" w:rsidRPr="002226D2" w:rsidRDefault="00F7683B" w:rsidP="002B703F">
      <w:pPr>
        <w:pStyle w:val="EndNoteBibliography"/>
      </w:pPr>
      <w:r w:rsidRPr="002226D2">
        <w:lastRenderedPageBreak/>
        <w:t>5.</w:t>
      </w:r>
      <w:r w:rsidRPr="002226D2">
        <w:tab/>
        <w:t xml:space="preserve">Costa-Silva, </w:t>
      </w:r>
      <w:r w:rsidR="00E12FCA" w:rsidRPr="002226D2">
        <w:t>J.</w:t>
      </w:r>
      <w:r w:rsidR="00E12FCA">
        <w:t>,</w:t>
      </w:r>
      <w:r w:rsidR="00E12FCA" w:rsidRPr="002226D2">
        <w:t xml:space="preserve"> </w:t>
      </w:r>
      <w:r w:rsidRPr="002226D2">
        <w:t xml:space="preserve">Domingues, </w:t>
      </w:r>
      <w:r w:rsidR="00E12FCA" w:rsidRPr="002226D2">
        <w:t>D.</w:t>
      </w:r>
      <w:r w:rsidR="00E12FCA">
        <w:t>,</w:t>
      </w:r>
      <w:r w:rsidR="00E12FCA" w:rsidRPr="002226D2">
        <w:t xml:space="preserve"> </w:t>
      </w:r>
      <w:r w:rsidRPr="002226D2">
        <w:t xml:space="preserve">Lopes, </w:t>
      </w:r>
      <w:r w:rsidR="00E12FCA" w:rsidRPr="002226D2">
        <w:t xml:space="preserve">F. M. </w:t>
      </w:r>
      <w:r w:rsidRPr="002226D2">
        <w:t xml:space="preserve">RNA-Seq differential expression analysis: An extended review and a software tool. </w:t>
      </w:r>
      <w:r w:rsidRPr="002226D2">
        <w:rPr>
          <w:i/>
        </w:rPr>
        <w:t xml:space="preserve">PloS </w:t>
      </w:r>
      <w:r w:rsidR="002B3974">
        <w:rPr>
          <w:i/>
        </w:rPr>
        <w:t>O</w:t>
      </w:r>
      <w:r w:rsidRPr="002226D2">
        <w:rPr>
          <w:i/>
        </w:rPr>
        <w:t>ne</w:t>
      </w:r>
      <w:r w:rsidR="002B3974" w:rsidRPr="002B3974">
        <w:rPr>
          <w:iCs/>
        </w:rPr>
        <w:t>.</w:t>
      </w:r>
      <w:r w:rsidRPr="002226D2">
        <w:t xml:space="preserve"> </w:t>
      </w:r>
      <w:r w:rsidRPr="002226D2">
        <w:rPr>
          <w:b/>
        </w:rPr>
        <w:t>12</w:t>
      </w:r>
      <w:r w:rsidRPr="002226D2">
        <w:t>, e0190152 (2017).</w:t>
      </w:r>
    </w:p>
    <w:p w14:paraId="18B421FE" w14:textId="6DACAEDD" w:rsidR="00F7683B" w:rsidRPr="002226D2" w:rsidRDefault="00F7683B" w:rsidP="002B703F">
      <w:pPr>
        <w:pStyle w:val="EndNoteBibliography"/>
      </w:pPr>
      <w:r w:rsidRPr="002226D2">
        <w:t>6.</w:t>
      </w:r>
      <w:r w:rsidRPr="002226D2">
        <w:tab/>
        <w:t>Law</w:t>
      </w:r>
      <w:r w:rsidR="00E12FCA">
        <w:t>,</w:t>
      </w:r>
      <w:r w:rsidRPr="002226D2">
        <w:rPr>
          <w:i/>
        </w:rPr>
        <w:t xml:space="preserve"> </w:t>
      </w:r>
      <w:r w:rsidR="00E12FCA" w:rsidRPr="002226D2">
        <w:t xml:space="preserve">C. W. </w:t>
      </w:r>
      <w:r w:rsidR="002B3974" w:rsidRPr="002B3974">
        <w:t>et al.</w:t>
      </w:r>
      <w:r w:rsidRPr="002226D2">
        <w:t xml:space="preserve"> RNA-seq analysis is easy as 1-2-3 with limma, Glimma and edgeR. </w:t>
      </w:r>
      <w:r w:rsidRPr="002226D2">
        <w:rPr>
          <w:i/>
        </w:rPr>
        <w:t>F1000Research</w:t>
      </w:r>
      <w:r w:rsidR="002B3974" w:rsidRPr="002B3974">
        <w:rPr>
          <w:iCs/>
        </w:rPr>
        <w:t>.</w:t>
      </w:r>
      <w:r w:rsidRPr="002226D2">
        <w:t xml:space="preserve"> </w:t>
      </w:r>
      <w:r w:rsidRPr="002226D2">
        <w:rPr>
          <w:b/>
        </w:rPr>
        <w:t>5</w:t>
      </w:r>
      <w:r w:rsidR="002B3974">
        <w:t xml:space="preserve"> </w:t>
      </w:r>
      <w:r w:rsidRPr="002226D2">
        <w:t>(2016).</w:t>
      </w:r>
    </w:p>
    <w:p w14:paraId="1A45BAD3" w14:textId="4033E4BD" w:rsidR="00F7683B" w:rsidRPr="002226D2" w:rsidRDefault="00F7683B" w:rsidP="002B703F">
      <w:pPr>
        <w:pStyle w:val="EndNoteBibliography"/>
      </w:pPr>
      <w:r w:rsidRPr="002226D2">
        <w:t>7.</w:t>
      </w:r>
      <w:r w:rsidRPr="002226D2">
        <w:tab/>
        <w:t xml:space="preserve">Varet, </w:t>
      </w:r>
      <w:r w:rsidR="00E12FCA" w:rsidRPr="002226D2">
        <w:t>H.</w:t>
      </w:r>
      <w:r w:rsidR="00E12FCA">
        <w:t>,</w:t>
      </w:r>
      <w:r w:rsidR="00E12FCA" w:rsidRPr="002226D2">
        <w:t xml:space="preserve"> </w:t>
      </w:r>
      <w:r w:rsidRPr="002226D2">
        <w:t xml:space="preserve">Brillet-Guéguen, </w:t>
      </w:r>
      <w:r w:rsidR="00E12FCA" w:rsidRPr="002226D2">
        <w:t>L.</w:t>
      </w:r>
      <w:r w:rsidR="00E12FCA">
        <w:t>,</w:t>
      </w:r>
      <w:r w:rsidR="00E12FCA" w:rsidRPr="002226D2">
        <w:t xml:space="preserve"> </w:t>
      </w:r>
      <w:r w:rsidRPr="002226D2">
        <w:t xml:space="preserve">Coppée, </w:t>
      </w:r>
      <w:r w:rsidR="00E12FCA" w:rsidRPr="002226D2">
        <w:t>J. Y.</w:t>
      </w:r>
      <w:r w:rsidR="00E12FCA">
        <w:t>,</w:t>
      </w:r>
      <w:r w:rsidR="00E12FCA" w:rsidRPr="002226D2">
        <w:t xml:space="preserve"> </w:t>
      </w:r>
      <w:r w:rsidRPr="002226D2">
        <w:t xml:space="preserve">Dillies, </w:t>
      </w:r>
      <w:r w:rsidR="00E12FCA" w:rsidRPr="002226D2">
        <w:t xml:space="preserve">M. A. </w:t>
      </w:r>
      <w:r w:rsidRPr="002226D2">
        <w:t xml:space="preserve">SARTools: A DESeq2- and EdgeR-Based R Pipeline for Comprehensive Differential Analysis of RNA-Seq Data. </w:t>
      </w:r>
      <w:r w:rsidRPr="002226D2">
        <w:rPr>
          <w:i/>
        </w:rPr>
        <w:t xml:space="preserve">PloS </w:t>
      </w:r>
      <w:r w:rsidR="002B3974">
        <w:rPr>
          <w:i/>
        </w:rPr>
        <w:t>O</w:t>
      </w:r>
      <w:r w:rsidRPr="002226D2">
        <w:rPr>
          <w:i/>
        </w:rPr>
        <w:t>ne</w:t>
      </w:r>
      <w:r w:rsidR="002B3974" w:rsidRPr="002B3974">
        <w:rPr>
          <w:iCs/>
        </w:rPr>
        <w:t>.</w:t>
      </w:r>
      <w:r w:rsidRPr="002226D2">
        <w:t xml:space="preserve"> </w:t>
      </w:r>
      <w:r w:rsidRPr="002226D2">
        <w:rPr>
          <w:b/>
        </w:rPr>
        <w:t>11</w:t>
      </w:r>
      <w:r w:rsidRPr="002226D2">
        <w:t>, e0157022 (2016).</w:t>
      </w:r>
    </w:p>
    <w:p w14:paraId="60D9CEB0" w14:textId="1341FC19" w:rsidR="00F7683B" w:rsidRPr="002226D2" w:rsidRDefault="00F7683B" w:rsidP="002B703F">
      <w:pPr>
        <w:pStyle w:val="EndNoteBibliography"/>
      </w:pPr>
      <w:r w:rsidRPr="002226D2">
        <w:t>8.</w:t>
      </w:r>
      <w:r w:rsidRPr="002226D2">
        <w:tab/>
        <w:t>Ritchie</w:t>
      </w:r>
      <w:r w:rsidR="00E12FCA">
        <w:t>,</w:t>
      </w:r>
      <w:r w:rsidRPr="002226D2">
        <w:rPr>
          <w:i/>
        </w:rPr>
        <w:t xml:space="preserve"> </w:t>
      </w:r>
      <w:r w:rsidR="00E12FCA" w:rsidRPr="002226D2">
        <w:t>M. E.</w:t>
      </w:r>
      <w:r w:rsidR="002B3974" w:rsidRPr="002B3974">
        <w:t>et al.</w:t>
      </w:r>
      <w:r w:rsidRPr="002226D2">
        <w:t xml:space="preserve"> limma powers differential expression analyses for RNA-sequencing and microarray studies. </w:t>
      </w:r>
      <w:r w:rsidRPr="002226D2">
        <w:rPr>
          <w:i/>
        </w:rPr>
        <w:t>Nucle</w:t>
      </w:r>
      <w:r w:rsidR="002B3974" w:rsidRPr="002226D2">
        <w:rPr>
          <w:i/>
        </w:rPr>
        <w:t>ic Acids Res</w:t>
      </w:r>
      <w:r w:rsidRPr="002226D2">
        <w:rPr>
          <w:i/>
        </w:rPr>
        <w:t>earch</w:t>
      </w:r>
      <w:r w:rsidR="002B3974" w:rsidRPr="002B3974">
        <w:rPr>
          <w:iCs/>
        </w:rPr>
        <w:t>.</w:t>
      </w:r>
      <w:r w:rsidRPr="002226D2">
        <w:t xml:space="preserve"> </w:t>
      </w:r>
      <w:r w:rsidRPr="002226D2">
        <w:rPr>
          <w:b/>
        </w:rPr>
        <w:t>43</w:t>
      </w:r>
      <w:r w:rsidRPr="002226D2">
        <w:t>, e47 (2015).</w:t>
      </w:r>
    </w:p>
    <w:p w14:paraId="5629C941" w14:textId="29B4D5B0" w:rsidR="00F7683B" w:rsidRPr="002226D2" w:rsidRDefault="00F7683B" w:rsidP="002B703F">
      <w:pPr>
        <w:pStyle w:val="EndNoteBibliography"/>
      </w:pPr>
      <w:r w:rsidRPr="002226D2">
        <w:t>9.</w:t>
      </w:r>
      <w:r w:rsidRPr="002226D2">
        <w:tab/>
        <w:t xml:space="preserve">Robinson, </w:t>
      </w:r>
      <w:r w:rsidR="00E12FCA" w:rsidRPr="002226D2">
        <w:t>M. D.</w:t>
      </w:r>
      <w:r w:rsidR="00E12FCA">
        <w:t>,</w:t>
      </w:r>
      <w:r w:rsidR="00E12FCA" w:rsidRPr="002226D2">
        <w:t xml:space="preserve"> </w:t>
      </w:r>
      <w:r w:rsidRPr="002226D2">
        <w:t xml:space="preserve">McCarthy, </w:t>
      </w:r>
      <w:r w:rsidR="00E12FCA" w:rsidRPr="002226D2">
        <w:t>D. J.</w:t>
      </w:r>
      <w:r w:rsidR="00E12FCA">
        <w:t>,</w:t>
      </w:r>
      <w:r w:rsidR="00E12FCA" w:rsidRPr="002226D2">
        <w:t xml:space="preserve"> </w:t>
      </w:r>
      <w:r w:rsidRPr="002226D2">
        <w:t xml:space="preserve">Smyth, </w:t>
      </w:r>
      <w:r w:rsidR="00E12FCA" w:rsidRPr="002226D2">
        <w:t xml:space="preserve">G. K. </w:t>
      </w:r>
      <w:r w:rsidRPr="002226D2">
        <w:t xml:space="preserve">edgeR: a Bioconductor package for differential expression analysis of digital gene expression data. </w:t>
      </w:r>
      <w:r w:rsidRPr="002226D2">
        <w:rPr>
          <w:i/>
        </w:rPr>
        <w:t>Bioinformatics (Oxford, England)</w:t>
      </w:r>
      <w:r w:rsidR="002B3974" w:rsidRPr="002B3974">
        <w:rPr>
          <w:iCs/>
        </w:rPr>
        <w:t>.</w:t>
      </w:r>
      <w:r w:rsidRPr="002226D2">
        <w:t xml:space="preserve"> </w:t>
      </w:r>
      <w:r w:rsidRPr="002226D2">
        <w:rPr>
          <w:b/>
        </w:rPr>
        <w:t>26</w:t>
      </w:r>
      <w:r w:rsidRPr="002226D2">
        <w:t>, 139-140 (2010).</w:t>
      </w:r>
    </w:p>
    <w:p w14:paraId="377E6E47" w14:textId="2055CD52" w:rsidR="00F7683B" w:rsidRPr="002226D2" w:rsidRDefault="00F7683B" w:rsidP="002B703F">
      <w:pPr>
        <w:pStyle w:val="EndNoteBibliography"/>
      </w:pPr>
      <w:r w:rsidRPr="002226D2">
        <w:t>10.</w:t>
      </w:r>
      <w:r w:rsidRPr="002226D2">
        <w:tab/>
        <w:t xml:space="preserve">Love, </w:t>
      </w:r>
      <w:r w:rsidR="00E12FCA" w:rsidRPr="002226D2">
        <w:t>M. I.</w:t>
      </w:r>
      <w:r w:rsidR="00E12FCA">
        <w:t>,</w:t>
      </w:r>
      <w:r w:rsidR="00E12FCA" w:rsidRPr="002226D2">
        <w:t xml:space="preserve"> </w:t>
      </w:r>
      <w:r w:rsidRPr="002226D2">
        <w:t xml:space="preserve">Huber, </w:t>
      </w:r>
      <w:r w:rsidR="00E12FCA" w:rsidRPr="002226D2">
        <w:t>W.</w:t>
      </w:r>
      <w:r w:rsidR="00E12FCA">
        <w:t>,</w:t>
      </w:r>
      <w:r w:rsidR="00E12FCA" w:rsidRPr="002226D2">
        <w:t xml:space="preserve"> </w:t>
      </w:r>
      <w:r w:rsidRPr="002226D2">
        <w:t xml:space="preserve">Anders, </w:t>
      </w:r>
      <w:r w:rsidR="00E12FCA" w:rsidRPr="002226D2">
        <w:t xml:space="preserve">S. </w:t>
      </w:r>
      <w:r w:rsidRPr="002226D2">
        <w:t xml:space="preserve">Moderated estimation of fold change and dispersion for RNA-seq data with DESeq2. </w:t>
      </w:r>
      <w:r w:rsidRPr="002226D2">
        <w:rPr>
          <w:i/>
        </w:rPr>
        <w:t xml:space="preserve">Genome </w:t>
      </w:r>
      <w:r w:rsidR="002B3974">
        <w:rPr>
          <w:i/>
        </w:rPr>
        <w:t>B</w:t>
      </w:r>
      <w:r w:rsidRPr="002226D2">
        <w:rPr>
          <w:i/>
        </w:rPr>
        <w:t>iology</w:t>
      </w:r>
      <w:r w:rsidR="002B3974" w:rsidRPr="002B3974">
        <w:rPr>
          <w:iCs/>
        </w:rPr>
        <w:t>.</w:t>
      </w:r>
      <w:r w:rsidRPr="002226D2">
        <w:t xml:space="preserve"> </w:t>
      </w:r>
      <w:r w:rsidRPr="002226D2">
        <w:rPr>
          <w:b/>
        </w:rPr>
        <w:t>15</w:t>
      </w:r>
      <w:r w:rsidRPr="002226D2">
        <w:t>, 550 (2014).</w:t>
      </w:r>
    </w:p>
    <w:p w14:paraId="52C47B94" w14:textId="481922E7" w:rsidR="00F7683B" w:rsidRPr="002226D2" w:rsidRDefault="00F7683B" w:rsidP="002B703F">
      <w:pPr>
        <w:pStyle w:val="EndNoteBibliography"/>
      </w:pPr>
      <w:r w:rsidRPr="002226D2">
        <w:t>11.</w:t>
      </w:r>
      <w:r w:rsidRPr="002226D2">
        <w:tab/>
        <w:t>Gentleman</w:t>
      </w:r>
      <w:r w:rsidR="00E12FCA">
        <w:t>,</w:t>
      </w:r>
      <w:r w:rsidRPr="002226D2">
        <w:rPr>
          <w:i/>
        </w:rPr>
        <w:t xml:space="preserve"> </w:t>
      </w:r>
      <w:r w:rsidR="00E12FCA" w:rsidRPr="002226D2">
        <w:t xml:space="preserve">R. C. </w:t>
      </w:r>
      <w:r w:rsidR="002B3974" w:rsidRPr="002B3974">
        <w:t>et al.</w:t>
      </w:r>
      <w:r w:rsidRPr="002226D2">
        <w:t xml:space="preserve"> Bioconductor: open software development for computational biology and bioinformatics. </w:t>
      </w:r>
      <w:r w:rsidRPr="002226D2">
        <w:rPr>
          <w:i/>
        </w:rPr>
        <w:t xml:space="preserve">Genome </w:t>
      </w:r>
      <w:r w:rsidR="002B3974">
        <w:rPr>
          <w:i/>
        </w:rPr>
        <w:t>B</w:t>
      </w:r>
      <w:r w:rsidRPr="002226D2">
        <w:rPr>
          <w:i/>
        </w:rPr>
        <w:t>iology</w:t>
      </w:r>
      <w:r w:rsidR="002B3974" w:rsidRPr="002B3974">
        <w:rPr>
          <w:iCs/>
        </w:rPr>
        <w:t>.</w:t>
      </w:r>
      <w:r w:rsidRPr="002226D2">
        <w:t xml:space="preserve"> </w:t>
      </w:r>
      <w:r w:rsidRPr="002226D2">
        <w:rPr>
          <w:b/>
        </w:rPr>
        <w:t>5</w:t>
      </w:r>
      <w:r w:rsidRPr="002226D2">
        <w:t>, R80 (2004).</w:t>
      </w:r>
    </w:p>
    <w:p w14:paraId="7B42DB3C" w14:textId="4A2A331E" w:rsidR="00F7683B" w:rsidRPr="002226D2" w:rsidRDefault="00F7683B" w:rsidP="002B703F">
      <w:pPr>
        <w:pStyle w:val="EndNoteBibliography"/>
      </w:pPr>
      <w:r w:rsidRPr="002226D2">
        <w:t>12.</w:t>
      </w:r>
      <w:r w:rsidRPr="002226D2">
        <w:tab/>
        <w:t xml:space="preserve">Law, </w:t>
      </w:r>
      <w:r w:rsidR="00E12FCA" w:rsidRPr="002226D2">
        <w:t>C. W.</w:t>
      </w:r>
      <w:r w:rsidR="00E12FCA">
        <w:t>,</w:t>
      </w:r>
      <w:r w:rsidR="00E12FCA" w:rsidRPr="002226D2">
        <w:t xml:space="preserve"> </w:t>
      </w:r>
      <w:r w:rsidRPr="002226D2">
        <w:t xml:space="preserve">Chen, </w:t>
      </w:r>
      <w:r w:rsidR="00E12FCA" w:rsidRPr="002226D2">
        <w:t>Y.</w:t>
      </w:r>
      <w:r w:rsidR="00E12FCA">
        <w:t>,</w:t>
      </w:r>
      <w:r w:rsidR="00E12FCA" w:rsidRPr="002226D2">
        <w:t xml:space="preserve"> </w:t>
      </w:r>
      <w:r w:rsidRPr="002226D2">
        <w:t xml:space="preserve">Shi, </w:t>
      </w:r>
      <w:r w:rsidR="00E12FCA" w:rsidRPr="002226D2">
        <w:t>W.</w:t>
      </w:r>
      <w:r w:rsidR="00E12FCA">
        <w:t>,</w:t>
      </w:r>
      <w:r w:rsidR="00E12FCA" w:rsidRPr="002226D2">
        <w:t xml:space="preserve"> </w:t>
      </w:r>
      <w:r w:rsidRPr="002226D2">
        <w:t xml:space="preserve">Smyth, </w:t>
      </w:r>
      <w:r w:rsidR="00E12FCA" w:rsidRPr="002226D2">
        <w:t xml:space="preserve">G. K. </w:t>
      </w:r>
      <w:r w:rsidRPr="002226D2">
        <w:t xml:space="preserve">voom: Precision weights unlock linear model analysis tools for RNA-seq read counts. </w:t>
      </w:r>
      <w:r w:rsidRPr="002226D2">
        <w:rPr>
          <w:i/>
        </w:rPr>
        <w:t xml:space="preserve">Genome </w:t>
      </w:r>
      <w:r w:rsidR="002B3974">
        <w:rPr>
          <w:i/>
        </w:rPr>
        <w:t>B</w:t>
      </w:r>
      <w:r w:rsidRPr="002226D2">
        <w:rPr>
          <w:i/>
        </w:rPr>
        <w:t>iology</w:t>
      </w:r>
      <w:r w:rsidR="002B3974" w:rsidRPr="002B3974">
        <w:rPr>
          <w:iCs/>
        </w:rPr>
        <w:t>.</w:t>
      </w:r>
      <w:r w:rsidRPr="002226D2">
        <w:t xml:space="preserve"> </w:t>
      </w:r>
      <w:r w:rsidRPr="002226D2">
        <w:rPr>
          <w:b/>
        </w:rPr>
        <w:t>15</w:t>
      </w:r>
      <w:r w:rsidRPr="002226D2">
        <w:t>, R29 (2014).</w:t>
      </w:r>
    </w:p>
    <w:p w14:paraId="20B9882E" w14:textId="5290F13F" w:rsidR="00F7683B" w:rsidRPr="002226D2" w:rsidRDefault="00F7683B" w:rsidP="002B703F">
      <w:pPr>
        <w:pStyle w:val="EndNoteBibliography"/>
      </w:pPr>
      <w:r w:rsidRPr="002226D2">
        <w:t>13.</w:t>
      </w:r>
      <w:r w:rsidRPr="002226D2">
        <w:tab/>
        <w:t xml:space="preserve">Smyth, </w:t>
      </w:r>
      <w:r w:rsidR="00E12FCA" w:rsidRPr="002226D2">
        <w:t xml:space="preserve">G. K. </w:t>
      </w:r>
      <w:r w:rsidRPr="002226D2">
        <w:t xml:space="preserve">Linear models and empirical bayes methods for assessing differential expression in microarray experiments. </w:t>
      </w:r>
      <w:r w:rsidRPr="002226D2">
        <w:rPr>
          <w:i/>
        </w:rPr>
        <w:t>Statistical</w:t>
      </w:r>
      <w:r w:rsidR="002B3974" w:rsidRPr="002226D2">
        <w:rPr>
          <w:i/>
        </w:rPr>
        <w:t xml:space="preserve"> Applications </w:t>
      </w:r>
      <w:r w:rsidR="002B3974">
        <w:rPr>
          <w:i/>
        </w:rPr>
        <w:t>i</w:t>
      </w:r>
      <w:r w:rsidR="002B3974" w:rsidRPr="002226D2">
        <w:rPr>
          <w:i/>
        </w:rPr>
        <w:t>n Genetics</w:t>
      </w:r>
      <w:r w:rsidR="002B3974">
        <w:rPr>
          <w:i/>
        </w:rPr>
        <w:t xml:space="preserve"> a</w:t>
      </w:r>
      <w:r w:rsidR="002B3974" w:rsidRPr="002226D2">
        <w:rPr>
          <w:i/>
        </w:rPr>
        <w:t>nd Molecular Biology</w:t>
      </w:r>
      <w:r w:rsidR="002B3974" w:rsidRPr="002B3974">
        <w:rPr>
          <w:iCs/>
        </w:rPr>
        <w:t>.</w:t>
      </w:r>
      <w:r w:rsidR="002B3974" w:rsidRPr="002226D2">
        <w:t xml:space="preserve"> </w:t>
      </w:r>
      <w:r w:rsidRPr="002226D2">
        <w:rPr>
          <w:b/>
        </w:rPr>
        <w:t>3</w:t>
      </w:r>
      <w:r w:rsidR="002B3974">
        <w:t xml:space="preserve"> </w:t>
      </w:r>
      <w:r w:rsidRPr="002226D2">
        <w:t>(2004).</w:t>
      </w:r>
    </w:p>
    <w:p w14:paraId="0F9DD5BA" w14:textId="1FEAC156" w:rsidR="00F7683B" w:rsidRPr="002226D2" w:rsidRDefault="00F7683B" w:rsidP="002B703F">
      <w:pPr>
        <w:pStyle w:val="EndNoteBibliography"/>
      </w:pPr>
      <w:r w:rsidRPr="002226D2">
        <w:t>14.</w:t>
      </w:r>
      <w:r w:rsidRPr="002226D2">
        <w:tab/>
        <w:t xml:space="preserve">Lund, </w:t>
      </w:r>
      <w:r w:rsidR="00E12FCA" w:rsidRPr="002226D2">
        <w:t>S. P.</w:t>
      </w:r>
      <w:r w:rsidR="00E12FCA">
        <w:t>,</w:t>
      </w:r>
      <w:r w:rsidR="00E12FCA" w:rsidRPr="002226D2">
        <w:t xml:space="preserve"> </w:t>
      </w:r>
      <w:r w:rsidRPr="002226D2">
        <w:t xml:space="preserve">Nettleton, </w:t>
      </w:r>
      <w:r w:rsidR="00E12FCA" w:rsidRPr="002226D2">
        <w:t>D.</w:t>
      </w:r>
      <w:r w:rsidR="00E12FCA">
        <w:t>,</w:t>
      </w:r>
      <w:r w:rsidR="00E12FCA" w:rsidRPr="002226D2">
        <w:t xml:space="preserve"> </w:t>
      </w:r>
      <w:r w:rsidRPr="002226D2">
        <w:t xml:space="preserve">McCarthy, </w:t>
      </w:r>
      <w:r w:rsidR="00E12FCA" w:rsidRPr="002226D2">
        <w:t>D. J.</w:t>
      </w:r>
      <w:r w:rsidR="00E12FCA">
        <w:t>,</w:t>
      </w:r>
      <w:r w:rsidR="00E12FCA" w:rsidRPr="002226D2">
        <w:t xml:space="preserve"> </w:t>
      </w:r>
      <w:r w:rsidRPr="002226D2">
        <w:t xml:space="preserve">Smyth, </w:t>
      </w:r>
      <w:r w:rsidR="00E12FCA" w:rsidRPr="002226D2">
        <w:t xml:space="preserve">G. K. </w:t>
      </w:r>
      <w:r w:rsidRPr="002226D2">
        <w:t xml:space="preserve">Detecting differential expression in RNA-sequence data using quasi-likelihood with shrunken dispersion estimates. </w:t>
      </w:r>
      <w:r w:rsidRPr="002226D2">
        <w:rPr>
          <w:i/>
        </w:rPr>
        <w:t xml:space="preserve">Statistical </w:t>
      </w:r>
      <w:r w:rsidR="002B3974" w:rsidRPr="002226D2">
        <w:rPr>
          <w:i/>
        </w:rPr>
        <w:t xml:space="preserve">Applications </w:t>
      </w:r>
      <w:r w:rsidR="002B3974">
        <w:rPr>
          <w:i/>
        </w:rPr>
        <w:t>i</w:t>
      </w:r>
      <w:r w:rsidR="002B3974" w:rsidRPr="002226D2">
        <w:rPr>
          <w:i/>
        </w:rPr>
        <w:t xml:space="preserve">n Genetics </w:t>
      </w:r>
      <w:r w:rsidR="002B3974">
        <w:rPr>
          <w:i/>
        </w:rPr>
        <w:t>a</w:t>
      </w:r>
      <w:r w:rsidR="002B3974" w:rsidRPr="002226D2">
        <w:rPr>
          <w:i/>
        </w:rPr>
        <w:t>nd Molecular Bio</w:t>
      </w:r>
      <w:r w:rsidRPr="002226D2">
        <w:rPr>
          <w:i/>
        </w:rPr>
        <w:t>logy</w:t>
      </w:r>
      <w:r w:rsidR="002B3974" w:rsidRPr="002B3974">
        <w:rPr>
          <w:iCs/>
        </w:rPr>
        <w:t>.</w:t>
      </w:r>
      <w:r w:rsidRPr="002226D2">
        <w:t xml:space="preserve"> </w:t>
      </w:r>
      <w:r w:rsidRPr="002226D2">
        <w:rPr>
          <w:b/>
        </w:rPr>
        <w:t>11</w:t>
      </w:r>
      <w:r w:rsidRPr="002226D2">
        <w:t>,  (2012).</w:t>
      </w:r>
    </w:p>
    <w:p w14:paraId="074C0AEE" w14:textId="4B76F156" w:rsidR="00F7683B" w:rsidRPr="002226D2" w:rsidRDefault="00F7683B" w:rsidP="002B703F">
      <w:pPr>
        <w:pStyle w:val="EndNoteBibliography"/>
      </w:pPr>
      <w:r w:rsidRPr="002226D2">
        <w:t>15.</w:t>
      </w:r>
      <w:r w:rsidRPr="002226D2">
        <w:tab/>
        <w:t xml:space="preserve">Reeb, </w:t>
      </w:r>
      <w:r w:rsidR="00E12FCA" w:rsidRPr="002226D2">
        <w:t>P. D.</w:t>
      </w:r>
      <w:r w:rsidR="00E12FCA">
        <w:t>,</w:t>
      </w:r>
      <w:r w:rsidR="00E12FCA" w:rsidRPr="002226D2">
        <w:t xml:space="preserve"> </w:t>
      </w:r>
      <w:r w:rsidRPr="002226D2">
        <w:t xml:space="preserve">Steibel, </w:t>
      </w:r>
      <w:r w:rsidR="00E12FCA" w:rsidRPr="002226D2">
        <w:t xml:space="preserve">J. P. </w:t>
      </w:r>
      <w:r w:rsidRPr="002226D2">
        <w:t xml:space="preserve">Evaluating statistical analysis models for RNA sequencing experiments. </w:t>
      </w:r>
      <w:r w:rsidRPr="002226D2">
        <w:rPr>
          <w:i/>
        </w:rPr>
        <w:t xml:space="preserve">Frontiers in </w:t>
      </w:r>
      <w:r w:rsidR="002B3974">
        <w:rPr>
          <w:i/>
        </w:rPr>
        <w:t>G</w:t>
      </w:r>
      <w:r w:rsidRPr="002226D2">
        <w:rPr>
          <w:i/>
        </w:rPr>
        <w:t>enetics</w:t>
      </w:r>
      <w:r w:rsidR="002B3974" w:rsidRPr="002B3974">
        <w:rPr>
          <w:iCs/>
        </w:rPr>
        <w:t>.</w:t>
      </w:r>
      <w:r w:rsidRPr="002226D2">
        <w:t xml:space="preserve"> </w:t>
      </w:r>
      <w:r w:rsidRPr="002226D2">
        <w:rPr>
          <w:b/>
        </w:rPr>
        <w:t>4</w:t>
      </w:r>
      <w:r w:rsidRPr="002226D2">
        <w:t>, 178 (2013).</w:t>
      </w:r>
    </w:p>
    <w:p w14:paraId="7BFFDEDE" w14:textId="252DDC81" w:rsidR="00F7683B" w:rsidRPr="002226D2" w:rsidRDefault="00F7683B" w:rsidP="002B703F">
      <w:pPr>
        <w:pStyle w:val="EndNoteBibliography"/>
      </w:pPr>
      <w:r w:rsidRPr="002226D2">
        <w:t>16.</w:t>
      </w:r>
      <w:r w:rsidRPr="002226D2">
        <w:tab/>
        <w:t>Rocke</w:t>
      </w:r>
      <w:r w:rsidR="00E12FCA">
        <w:t>,</w:t>
      </w:r>
      <w:r w:rsidRPr="002226D2">
        <w:rPr>
          <w:i/>
        </w:rPr>
        <w:t xml:space="preserve"> </w:t>
      </w:r>
      <w:r w:rsidR="00E12FCA" w:rsidRPr="002226D2">
        <w:t xml:space="preserve">D. M. </w:t>
      </w:r>
      <w:r w:rsidR="002B3974" w:rsidRPr="002B3974">
        <w:t>et al.</w:t>
      </w:r>
      <w:r w:rsidRPr="002226D2">
        <w:t xml:space="preserve"> Excess False Positive Rates in Methods for Differential Gene Expression Analysis using RNA-Seq Data. </w:t>
      </w:r>
      <w:r w:rsidRPr="002226D2">
        <w:rPr>
          <w:i/>
        </w:rPr>
        <w:t>bioRxiv</w:t>
      </w:r>
      <w:r w:rsidRPr="002226D2">
        <w:t xml:space="preserve"> (2015).</w:t>
      </w:r>
    </w:p>
    <w:p w14:paraId="1503E623" w14:textId="7EF733BE" w:rsidR="00F7683B" w:rsidRPr="002226D2" w:rsidRDefault="00F7683B" w:rsidP="002B703F">
      <w:pPr>
        <w:pStyle w:val="EndNoteBibliography"/>
      </w:pPr>
      <w:r w:rsidRPr="002226D2">
        <w:t>17.</w:t>
      </w:r>
      <w:r w:rsidRPr="002226D2">
        <w:tab/>
        <w:t>Agarwal</w:t>
      </w:r>
      <w:r w:rsidR="00E12FCA">
        <w:t>,</w:t>
      </w:r>
      <w:r w:rsidRPr="002226D2">
        <w:rPr>
          <w:i/>
        </w:rPr>
        <w:t xml:space="preserve"> </w:t>
      </w:r>
      <w:r w:rsidR="00E12FCA" w:rsidRPr="002226D2">
        <w:t xml:space="preserve">A. </w:t>
      </w:r>
      <w:r w:rsidR="002B3974" w:rsidRPr="002B3974">
        <w:t>et al.</w:t>
      </w:r>
      <w:r w:rsidRPr="002226D2">
        <w:t xml:space="preserve"> Comparison and calibration of transcriptome data from RNA-Seq and tiling arrays. </w:t>
      </w:r>
      <w:r w:rsidRPr="002226D2">
        <w:rPr>
          <w:i/>
        </w:rPr>
        <w:t>BMC genomics</w:t>
      </w:r>
      <w:r w:rsidR="002B3974" w:rsidRPr="002B3974">
        <w:rPr>
          <w:iCs/>
        </w:rPr>
        <w:t>.</w:t>
      </w:r>
      <w:r w:rsidRPr="002226D2">
        <w:t xml:space="preserve"> </w:t>
      </w:r>
      <w:r w:rsidRPr="002226D2">
        <w:rPr>
          <w:b/>
        </w:rPr>
        <w:t>11</w:t>
      </w:r>
      <w:r w:rsidRPr="002226D2">
        <w:t>, 383 (2010).</w:t>
      </w:r>
    </w:p>
    <w:p w14:paraId="17905063" w14:textId="58143D07" w:rsidR="00F7683B" w:rsidRPr="002226D2" w:rsidRDefault="00F7683B" w:rsidP="002B703F">
      <w:pPr>
        <w:pStyle w:val="EndNoteBibliography"/>
      </w:pPr>
      <w:r w:rsidRPr="002226D2">
        <w:t>18.</w:t>
      </w:r>
      <w:r w:rsidRPr="002226D2">
        <w:tab/>
        <w:t>Leng</w:t>
      </w:r>
      <w:r w:rsidR="00E12FCA">
        <w:t>,</w:t>
      </w:r>
      <w:r w:rsidRPr="002226D2">
        <w:rPr>
          <w:i/>
        </w:rPr>
        <w:t xml:space="preserve"> </w:t>
      </w:r>
      <w:r w:rsidR="00E12FCA" w:rsidRPr="002226D2">
        <w:t xml:space="preserve">N. </w:t>
      </w:r>
      <w:r w:rsidR="002B3974" w:rsidRPr="002B3974">
        <w:t>et al.</w:t>
      </w:r>
      <w:r w:rsidRPr="002226D2">
        <w:t xml:space="preserve"> EBSeq: an empirical Bayes hierarchical model for inference in RNA-seq experiments. </w:t>
      </w:r>
      <w:r w:rsidRPr="002226D2">
        <w:rPr>
          <w:i/>
        </w:rPr>
        <w:t>Bioinformatics (Oxford, England)</w:t>
      </w:r>
      <w:r w:rsidR="002B3974" w:rsidRPr="002B3974">
        <w:rPr>
          <w:iCs/>
        </w:rPr>
        <w:t>.</w:t>
      </w:r>
      <w:r w:rsidRPr="002226D2">
        <w:t xml:space="preserve"> </w:t>
      </w:r>
      <w:r w:rsidRPr="002226D2">
        <w:rPr>
          <w:b/>
        </w:rPr>
        <w:t>29</w:t>
      </w:r>
      <w:r w:rsidRPr="002226D2">
        <w:t>, 1035-1043 (2013).</w:t>
      </w:r>
    </w:p>
    <w:p w14:paraId="6B2B1AA9" w14:textId="32A2B20F" w:rsidR="006E4797" w:rsidRPr="002226D2" w:rsidRDefault="006B535F" w:rsidP="002B703F">
      <w:pPr>
        <w:rPr>
          <w:color w:val="7F7F7F"/>
        </w:rPr>
      </w:pPr>
      <w:r w:rsidRPr="002226D2">
        <w:rPr>
          <w:color w:val="7F7F7F"/>
        </w:rPr>
        <w:fldChar w:fldCharType="end"/>
      </w:r>
    </w:p>
    <w:sectPr w:rsidR="006E4797" w:rsidRPr="002226D2" w:rsidSect="004E0780">
      <w:headerReference w:type="even" r:id="rId13"/>
      <w:headerReference w:type="default" r:id="rId14"/>
      <w:footerReference w:type="even"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54C29" w14:textId="77777777" w:rsidR="002C71F6" w:rsidRDefault="002C71F6">
      <w:r>
        <w:separator/>
      </w:r>
    </w:p>
  </w:endnote>
  <w:endnote w:type="continuationSeparator" w:id="0">
    <w:p w14:paraId="66D5C263" w14:textId="77777777" w:rsidR="002C71F6" w:rsidRDefault="002C71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icrosoft Yi Baiti">
    <w:panose1 w:val="03000500000000000000"/>
    <w:charset w:val="00"/>
    <w:family w:val="script"/>
    <w:pitch w:val="variable"/>
    <w:sig w:usb0="80000003" w:usb1="00010402" w:usb2="00080002"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07C38" w:rsidRDefault="00307C3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C3D64" w14:textId="77777777" w:rsidR="002C71F6" w:rsidRDefault="002C71F6">
      <w:r>
        <w:separator/>
      </w:r>
    </w:p>
  </w:footnote>
  <w:footnote w:type="continuationSeparator" w:id="0">
    <w:p w14:paraId="0324BCCD" w14:textId="77777777" w:rsidR="002C71F6" w:rsidRDefault="002C71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07C38" w:rsidRDefault="00307C3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07C38" w:rsidRDefault="00307C38">
    <w:pPr>
      <w:pBdr>
        <w:top w:val="nil"/>
        <w:left w:val="nil"/>
        <w:bottom w:val="nil"/>
        <w:right w:val="nil"/>
        <w:between w:val="nil"/>
      </w:pBdr>
      <w:tabs>
        <w:tab w:val="center" w:pos="4680"/>
        <w:tab w:val="right" w:pos="9360"/>
        <w:tab w:val="left" w:pos="5724"/>
      </w:tabs>
      <w:rPr>
        <w:b/>
        <w:color w:val="1F497D"/>
        <w:sz w:val="28"/>
        <w:szCs w:val="28"/>
      </w:rPr>
    </w:pPr>
    <w:bookmarkStart w:id="22" w:name="_26in1rg" w:colFirst="0" w:colLast="0"/>
    <w:bookmarkEnd w:id="2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90989"/>
    <w:multiLevelType w:val="hybridMultilevel"/>
    <w:tmpl w:val="1B54EEC8"/>
    <w:lvl w:ilvl="0" w:tplc="919812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F40002"/>
    <w:multiLevelType w:val="hybridMultilevel"/>
    <w:tmpl w:val="7226B490"/>
    <w:lvl w:ilvl="0" w:tplc="53DEECA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7B8360D"/>
    <w:multiLevelType w:val="hybridMultilevel"/>
    <w:tmpl w:val="C3146AC4"/>
    <w:lvl w:ilvl="0" w:tplc="33CC9F6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AE87612"/>
    <w:multiLevelType w:val="hybridMultilevel"/>
    <w:tmpl w:val="10D87692"/>
    <w:lvl w:ilvl="0" w:tplc="3E3E56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AEE447C"/>
    <w:multiLevelType w:val="hybridMultilevel"/>
    <w:tmpl w:val="D47E7CFA"/>
    <w:lvl w:ilvl="0" w:tplc="097A0316">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9706A72"/>
    <w:multiLevelType w:val="multilevel"/>
    <w:tmpl w:val="741819D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4046"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60E6C6F"/>
    <w:multiLevelType w:val="multilevel"/>
    <w:tmpl w:val="23ACC97E"/>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9D7593"/>
    <w:multiLevelType w:val="hybridMultilevel"/>
    <w:tmpl w:val="8E70F840"/>
    <w:lvl w:ilvl="0" w:tplc="464C20E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6463429"/>
    <w:multiLevelType w:val="hybridMultilevel"/>
    <w:tmpl w:val="23BAE3CC"/>
    <w:lvl w:ilvl="0" w:tplc="B742CE2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BF40D4"/>
    <w:multiLevelType w:val="hybridMultilevel"/>
    <w:tmpl w:val="65388906"/>
    <w:lvl w:ilvl="0" w:tplc="AA68CE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2321143"/>
    <w:multiLevelType w:val="hybridMultilevel"/>
    <w:tmpl w:val="714E61BA"/>
    <w:lvl w:ilvl="0" w:tplc="32843BC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56C87B9F"/>
    <w:multiLevelType w:val="hybridMultilevel"/>
    <w:tmpl w:val="C290B4C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691A45"/>
    <w:multiLevelType w:val="multilevel"/>
    <w:tmpl w:val="E52A1A0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3AA3524"/>
    <w:multiLevelType w:val="hybridMultilevel"/>
    <w:tmpl w:val="DA523BC0"/>
    <w:lvl w:ilvl="0" w:tplc="86BC63A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C8A4516"/>
    <w:multiLevelType w:val="hybridMultilevel"/>
    <w:tmpl w:val="68506080"/>
    <w:lvl w:ilvl="0" w:tplc="8FA40AB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CAC46E6"/>
    <w:multiLevelType w:val="hybridMultilevel"/>
    <w:tmpl w:val="B9B4A7B4"/>
    <w:lvl w:ilvl="0" w:tplc="BFF807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CC10C2"/>
    <w:multiLevelType w:val="hybridMultilevel"/>
    <w:tmpl w:val="F42CDB70"/>
    <w:lvl w:ilvl="0" w:tplc="D39826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3817867"/>
    <w:multiLevelType w:val="hybridMultilevel"/>
    <w:tmpl w:val="95485BE8"/>
    <w:lvl w:ilvl="0" w:tplc="84A063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9FA313F"/>
    <w:multiLevelType w:val="hybridMultilevel"/>
    <w:tmpl w:val="E0C8099C"/>
    <w:lvl w:ilvl="0" w:tplc="FA4A6D9E">
      <w:start w:val="1"/>
      <w:numFmt w:val="lowerLetter"/>
      <w:lvlText w:val="%1."/>
      <w:lvlJc w:val="left"/>
      <w:pPr>
        <w:ind w:left="360" w:hanging="360"/>
      </w:pPr>
      <w:rPr>
        <w:rFonts w:ascii="Calibri" w:eastAsiaTheme="minorEastAsia"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14"/>
  </w:num>
  <w:num w:numId="3">
    <w:abstractNumId w:val="28"/>
  </w:num>
  <w:num w:numId="4">
    <w:abstractNumId w:val="5"/>
  </w:num>
  <w:num w:numId="5">
    <w:abstractNumId w:val="19"/>
  </w:num>
  <w:num w:numId="6">
    <w:abstractNumId w:val="24"/>
  </w:num>
  <w:num w:numId="7">
    <w:abstractNumId w:val="10"/>
  </w:num>
  <w:num w:numId="8">
    <w:abstractNumId w:val="13"/>
  </w:num>
  <w:num w:numId="9">
    <w:abstractNumId w:val="6"/>
  </w:num>
  <w:num w:numId="10">
    <w:abstractNumId w:val="12"/>
  </w:num>
  <w:num w:numId="11">
    <w:abstractNumId w:val="17"/>
  </w:num>
  <w:num w:numId="12">
    <w:abstractNumId w:val="8"/>
  </w:num>
  <w:num w:numId="13">
    <w:abstractNumId w:val="1"/>
  </w:num>
  <w:num w:numId="14">
    <w:abstractNumId w:val="25"/>
  </w:num>
  <w:num w:numId="15">
    <w:abstractNumId w:val="30"/>
  </w:num>
  <w:num w:numId="16">
    <w:abstractNumId w:val="26"/>
  </w:num>
  <w:num w:numId="17">
    <w:abstractNumId w:val="15"/>
  </w:num>
  <w:num w:numId="18">
    <w:abstractNumId w:val="27"/>
  </w:num>
  <w:num w:numId="19">
    <w:abstractNumId w:val="29"/>
  </w:num>
  <w:num w:numId="20">
    <w:abstractNumId w:val="0"/>
  </w:num>
  <w:num w:numId="21">
    <w:abstractNumId w:val="2"/>
  </w:num>
  <w:num w:numId="22">
    <w:abstractNumId w:val="23"/>
  </w:num>
  <w:num w:numId="23">
    <w:abstractNumId w:val="3"/>
  </w:num>
  <w:num w:numId="24">
    <w:abstractNumId w:val="16"/>
  </w:num>
  <w:num w:numId="25">
    <w:abstractNumId w:val="20"/>
  </w:num>
  <w:num w:numId="26">
    <w:abstractNumId w:val="18"/>
  </w:num>
  <w:num w:numId="27">
    <w:abstractNumId w:val="7"/>
  </w:num>
  <w:num w:numId="28">
    <w:abstractNumId w:val="21"/>
  </w:num>
  <w:num w:numId="29">
    <w:abstractNumId w:val="4"/>
  </w:num>
  <w:num w:numId="30">
    <w:abstractNumId w:val="11"/>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xrzdtvfdp95ieatx5vft2ezfsxe9a2s09p&quot;&gt;My EndNote Library&lt;record-ids&gt;&lt;item&gt;1&lt;/item&gt;&lt;item&gt;3&lt;/item&gt;&lt;item&gt;4&lt;/item&gt;&lt;item&gt;5&lt;/item&gt;&lt;item&gt;6&lt;/item&gt;&lt;item&gt;7&lt;/item&gt;&lt;item&gt;8&lt;/item&gt;&lt;item&gt;9&lt;/item&gt;&lt;item&gt;10&lt;/item&gt;&lt;item&gt;11&lt;/item&gt;&lt;item&gt;12&lt;/item&gt;&lt;item&gt;13&lt;/item&gt;&lt;item&gt;17&lt;/item&gt;&lt;item&gt;18&lt;/item&gt;&lt;item&gt;20&lt;/item&gt;&lt;item&gt;21&lt;/item&gt;&lt;item&gt;22&lt;/item&gt;&lt;/record-ids&gt;&lt;/item&gt;&lt;/Libraries&gt;"/>
  </w:docVars>
  <w:rsids>
    <w:rsidRoot w:val="006E4797"/>
    <w:rsid w:val="00001D88"/>
    <w:rsid w:val="000108E8"/>
    <w:rsid w:val="00011B54"/>
    <w:rsid w:val="00020548"/>
    <w:rsid w:val="00022902"/>
    <w:rsid w:val="00026A93"/>
    <w:rsid w:val="000273E9"/>
    <w:rsid w:val="00030BE8"/>
    <w:rsid w:val="00034C05"/>
    <w:rsid w:val="000354EC"/>
    <w:rsid w:val="00036D38"/>
    <w:rsid w:val="00041659"/>
    <w:rsid w:val="000531B1"/>
    <w:rsid w:val="00055567"/>
    <w:rsid w:val="0006048F"/>
    <w:rsid w:val="00065132"/>
    <w:rsid w:val="0007168E"/>
    <w:rsid w:val="00071F9F"/>
    <w:rsid w:val="000867F2"/>
    <w:rsid w:val="000A64A5"/>
    <w:rsid w:val="000B517E"/>
    <w:rsid w:val="000B5A75"/>
    <w:rsid w:val="000C00A5"/>
    <w:rsid w:val="000C03C5"/>
    <w:rsid w:val="000C042A"/>
    <w:rsid w:val="000C09CF"/>
    <w:rsid w:val="000C3549"/>
    <w:rsid w:val="000C7F25"/>
    <w:rsid w:val="000D475D"/>
    <w:rsid w:val="000D49EE"/>
    <w:rsid w:val="000D76B7"/>
    <w:rsid w:val="000E036A"/>
    <w:rsid w:val="000E228F"/>
    <w:rsid w:val="000E3D06"/>
    <w:rsid w:val="000F3F84"/>
    <w:rsid w:val="000F4CFE"/>
    <w:rsid w:val="001035B8"/>
    <w:rsid w:val="0011129E"/>
    <w:rsid w:val="00113657"/>
    <w:rsid w:val="0012354B"/>
    <w:rsid w:val="00133ECB"/>
    <w:rsid w:val="00144DE2"/>
    <w:rsid w:val="0015186B"/>
    <w:rsid w:val="00154E41"/>
    <w:rsid w:val="00167253"/>
    <w:rsid w:val="00167382"/>
    <w:rsid w:val="00172EC3"/>
    <w:rsid w:val="001766A5"/>
    <w:rsid w:val="00181919"/>
    <w:rsid w:val="00181F37"/>
    <w:rsid w:val="00191028"/>
    <w:rsid w:val="001926AB"/>
    <w:rsid w:val="00194935"/>
    <w:rsid w:val="001A1138"/>
    <w:rsid w:val="001A375C"/>
    <w:rsid w:val="001A48AC"/>
    <w:rsid w:val="001B32B4"/>
    <w:rsid w:val="001C3623"/>
    <w:rsid w:val="001C7A34"/>
    <w:rsid w:val="001D3D97"/>
    <w:rsid w:val="001D6E15"/>
    <w:rsid w:val="001F5A80"/>
    <w:rsid w:val="001F7E8A"/>
    <w:rsid w:val="00207B95"/>
    <w:rsid w:val="0021256A"/>
    <w:rsid w:val="00215489"/>
    <w:rsid w:val="00215DFD"/>
    <w:rsid w:val="00217930"/>
    <w:rsid w:val="002226D2"/>
    <w:rsid w:val="00234BDD"/>
    <w:rsid w:val="00235CB3"/>
    <w:rsid w:val="002365A8"/>
    <w:rsid w:val="0024078F"/>
    <w:rsid w:val="0024503C"/>
    <w:rsid w:val="00252C41"/>
    <w:rsid w:val="00260451"/>
    <w:rsid w:val="00260636"/>
    <w:rsid w:val="0026471F"/>
    <w:rsid w:val="00265BE6"/>
    <w:rsid w:val="00270143"/>
    <w:rsid w:val="00273427"/>
    <w:rsid w:val="00280587"/>
    <w:rsid w:val="00280DCF"/>
    <w:rsid w:val="002820B9"/>
    <w:rsid w:val="002A6971"/>
    <w:rsid w:val="002A788B"/>
    <w:rsid w:val="002B1724"/>
    <w:rsid w:val="002B2736"/>
    <w:rsid w:val="002B3974"/>
    <w:rsid w:val="002B703F"/>
    <w:rsid w:val="002C71F6"/>
    <w:rsid w:val="002E5DE6"/>
    <w:rsid w:val="002E745D"/>
    <w:rsid w:val="002F181B"/>
    <w:rsid w:val="002F657E"/>
    <w:rsid w:val="002F6C74"/>
    <w:rsid w:val="00307C38"/>
    <w:rsid w:val="00307FDE"/>
    <w:rsid w:val="00321726"/>
    <w:rsid w:val="00321CDD"/>
    <w:rsid w:val="00331102"/>
    <w:rsid w:val="0033138D"/>
    <w:rsid w:val="0033289F"/>
    <w:rsid w:val="00351087"/>
    <w:rsid w:val="00362622"/>
    <w:rsid w:val="0037511A"/>
    <w:rsid w:val="003831C4"/>
    <w:rsid w:val="00383BB7"/>
    <w:rsid w:val="00386855"/>
    <w:rsid w:val="00391A6E"/>
    <w:rsid w:val="003952C2"/>
    <w:rsid w:val="00396F61"/>
    <w:rsid w:val="003A0918"/>
    <w:rsid w:val="003A476E"/>
    <w:rsid w:val="003B1978"/>
    <w:rsid w:val="003B43E9"/>
    <w:rsid w:val="003B6119"/>
    <w:rsid w:val="003B65C5"/>
    <w:rsid w:val="003D2360"/>
    <w:rsid w:val="003D4120"/>
    <w:rsid w:val="003D5691"/>
    <w:rsid w:val="003D5A58"/>
    <w:rsid w:val="003D660E"/>
    <w:rsid w:val="003E60A0"/>
    <w:rsid w:val="003F0317"/>
    <w:rsid w:val="003F3623"/>
    <w:rsid w:val="00403EFB"/>
    <w:rsid w:val="004058AB"/>
    <w:rsid w:val="00417A2C"/>
    <w:rsid w:val="00427EB5"/>
    <w:rsid w:val="0043080B"/>
    <w:rsid w:val="0043295C"/>
    <w:rsid w:val="00434735"/>
    <w:rsid w:val="00447CA4"/>
    <w:rsid w:val="00453B51"/>
    <w:rsid w:val="00460131"/>
    <w:rsid w:val="004703D2"/>
    <w:rsid w:val="00470AC8"/>
    <w:rsid w:val="00483233"/>
    <w:rsid w:val="00492B0C"/>
    <w:rsid w:val="004959E4"/>
    <w:rsid w:val="004969EA"/>
    <w:rsid w:val="004A03CB"/>
    <w:rsid w:val="004A51FA"/>
    <w:rsid w:val="004A6504"/>
    <w:rsid w:val="004B1872"/>
    <w:rsid w:val="004B327C"/>
    <w:rsid w:val="004B53FC"/>
    <w:rsid w:val="004B75ED"/>
    <w:rsid w:val="004B7D1D"/>
    <w:rsid w:val="004C3785"/>
    <w:rsid w:val="004C4342"/>
    <w:rsid w:val="004D266B"/>
    <w:rsid w:val="004D7381"/>
    <w:rsid w:val="004E0780"/>
    <w:rsid w:val="004E674E"/>
    <w:rsid w:val="004F2471"/>
    <w:rsid w:val="004F293C"/>
    <w:rsid w:val="004F4DDF"/>
    <w:rsid w:val="0050067F"/>
    <w:rsid w:val="0052155C"/>
    <w:rsid w:val="005239A7"/>
    <w:rsid w:val="00532651"/>
    <w:rsid w:val="005362ED"/>
    <w:rsid w:val="00536856"/>
    <w:rsid w:val="005407A9"/>
    <w:rsid w:val="005425E9"/>
    <w:rsid w:val="00551D82"/>
    <w:rsid w:val="00563010"/>
    <w:rsid w:val="00564B17"/>
    <w:rsid w:val="0056700B"/>
    <w:rsid w:val="00570466"/>
    <w:rsid w:val="00570824"/>
    <w:rsid w:val="00572DD5"/>
    <w:rsid w:val="005738C9"/>
    <w:rsid w:val="00587FFC"/>
    <w:rsid w:val="005A0715"/>
    <w:rsid w:val="005A4C50"/>
    <w:rsid w:val="005C35AC"/>
    <w:rsid w:val="005C3A15"/>
    <w:rsid w:val="005C4E5F"/>
    <w:rsid w:val="005C619B"/>
    <w:rsid w:val="005C778B"/>
    <w:rsid w:val="005C7BC8"/>
    <w:rsid w:val="005C7EF2"/>
    <w:rsid w:val="005D2D7D"/>
    <w:rsid w:val="005D5CE6"/>
    <w:rsid w:val="005F354F"/>
    <w:rsid w:val="005F54CD"/>
    <w:rsid w:val="00605938"/>
    <w:rsid w:val="00606CB5"/>
    <w:rsid w:val="006072D4"/>
    <w:rsid w:val="0062097D"/>
    <w:rsid w:val="00622578"/>
    <w:rsid w:val="0063339C"/>
    <w:rsid w:val="006365D9"/>
    <w:rsid w:val="006464ED"/>
    <w:rsid w:val="00647DB7"/>
    <w:rsid w:val="006525D9"/>
    <w:rsid w:val="006538C0"/>
    <w:rsid w:val="0066171E"/>
    <w:rsid w:val="00676429"/>
    <w:rsid w:val="00680A5F"/>
    <w:rsid w:val="00680BFA"/>
    <w:rsid w:val="00687F20"/>
    <w:rsid w:val="00691F32"/>
    <w:rsid w:val="00692C87"/>
    <w:rsid w:val="006962E0"/>
    <w:rsid w:val="006B12E7"/>
    <w:rsid w:val="006B338D"/>
    <w:rsid w:val="006B535F"/>
    <w:rsid w:val="006B663D"/>
    <w:rsid w:val="006C1AB7"/>
    <w:rsid w:val="006D1FEB"/>
    <w:rsid w:val="006D30A2"/>
    <w:rsid w:val="006E105D"/>
    <w:rsid w:val="006E2CD0"/>
    <w:rsid w:val="006E4797"/>
    <w:rsid w:val="006E5905"/>
    <w:rsid w:val="006E5E70"/>
    <w:rsid w:val="006E6EAE"/>
    <w:rsid w:val="006E77C1"/>
    <w:rsid w:val="0070444F"/>
    <w:rsid w:val="007126BF"/>
    <w:rsid w:val="00723FEB"/>
    <w:rsid w:val="00733AD5"/>
    <w:rsid w:val="00740264"/>
    <w:rsid w:val="007452F2"/>
    <w:rsid w:val="007476AA"/>
    <w:rsid w:val="00760C46"/>
    <w:rsid w:val="00761149"/>
    <w:rsid w:val="00762B5F"/>
    <w:rsid w:val="00770130"/>
    <w:rsid w:val="00771A13"/>
    <w:rsid w:val="007A1403"/>
    <w:rsid w:val="007A1C5B"/>
    <w:rsid w:val="007A1E0B"/>
    <w:rsid w:val="007C0CD3"/>
    <w:rsid w:val="007C4DBB"/>
    <w:rsid w:val="007D2D76"/>
    <w:rsid w:val="007D4189"/>
    <w:rsid w:val="007D42A7"/>
    <w:rsid w:val="007D68A9"/>
    <w:rsid w:val="007E793B"/>
    <w:rsid w:val="007F0295"/>
    <w:rsid w:val="007F2DDC"/>
    <w:rsid w:val="00802F48"/>
    <w:rsid w:val="00815256"/>
    <w:rsid w:val="00821E93"/>
    <w:rsid w:val="00823055"/>
    <w:rsid w:val="0083106A"/>
    <w:rsid w:val="00835C2F"/>
    <w:rsid w:val="00836583"/>
    <w:rsid w:val="008369BD"/>
    <w:rsid w:val="00842972"/>
    <w:rsid w:val="0084488C"/>
    <w:rsid w:val="00853AC3"/>
    <w:rsid w:val="00860CEA"/>
    <w:rsid w:val="00861886"/>
    <w:rsid w:val="008669AC"/>
    <w:rsid w:val="008716B0"/>
    <w:rsid w:val="0088129E"/>
    <w:rsid w:val="00887A4D"/>
    <w:rsid w:val="00890F5D"/>
    <w:rsid w:val="008A0CFC"/>
    <w:rsid w:val="008B122F"/>
    <w:rsid w:val="008D4071"/>
    <w:rsid w:val="008D617A"/>
    <w:rsid w:val="008E0C51"/>
    <w:rsid w:val="008E1264"/>
    <w:rsid w:val="008E314A"/>
    <w:rsid w:val="008E327F"/>
    <w:rsid w:val="008E3F80"/>
    <w:rsid w:val="008E6540"/>
    <w:rsid w:val="008F10C7"/>
    <w:rsid w:val="00901975"/>
    <w:rsid w:val="0090216C"/>
    <w:rsid w:val="00913BBF"/>
    <w:rsid w:val="009150E9"/>
    <w:rsid w:val="009165B0"/>
    <w:rsid w:val="0092041F"/>
    <w:rsid w:val="00923702"/>
    <w:rsid w:val="00923894"/>
    <w:rsid w:val="00933183"/>
    <w:rsid w:val="00945C20"/>
    <w:rsid w:val="00945EDF"/>
    <w:rsid w:val="009475E7"/>
    <w:rsid w:val="009528A4"/>
    <w:rsid w:val="00956993"/>
    <w:rsid w:val="00960DFF"/>
    <w:rsid w:val="0096373A"/>
    <w:rsid w:val="00964A5B"/>
    <w:rsid w:val="00966BF4"/>
    <w:rsid w:val="0097350F"/>
    <w:rsid w:val="00973798"/>
    <w:rsid w:val="00977108"/>
    <w:rsid w:val="0099168A"/>
    <w:rsid w:val="009A5123"/>
    <w:rsid w:val="009B772E"/>
    <w:rsid w:val="009C4505"/>
    <w:rsid w:val="009C4E8A"/>
    <w:rsid w:val="009C4F08"/>
    <w:rsid w:val="009C6F0A"/>
    <w:rsid w:val="009D0FBB"/>
    <w:rsid w:val="009E548D"/>
    <w:rsid w:val="009F43F7"/>
    <w:rsid w:val="009F47C2"/>
    <w:rsid w:val="009F5F4B"/>
    <w:rsid w:val="00A0173A"/>
    <w:rsid w:val="00A051AE"/>
    <w:rsid w:val="00A15609"/>
    <w:rsid w:val="00A2105E"/>
    <w:rsid w:val="00A23F01"/>
    <w:rsid w:val="00A279A5"/>
    <w:rsid w:val="00A30D37"/>
    <w:rsid w:val="00A3620E"/>
    <w:rsid w:val="00A4032E"/>
    <w:rsid w:val="00A40652"/>
    <w:rsid w:val="00A406F8"/>
    <w:rsid w:val="00A4326A"/>
    <w:rsid w:val="00A5163F"/>
    <w:rsid w:val="00A53435"/>
    <w:rsid w:val="00A5578C"/>
    <w:rsid w:val="00A568A7"/>
    <w:rsid w:val="00A63C7C"/>
    <w:rsid w:val="00A7634A"/>
    <w:rsid w:val="00A80208"/>
    <w:rsid w:val="00A85E62"/>
    <w:rsid w:val="00AA6786"/>
    <w:rsid w:val="00AB3A4D"/>
    <w:rsid w:val="00AD0878"/>
    <w:rsid w:val="00AD277D"/>
    <w:rsid w:val="00AD50EF"/>
    <w:rsid w:val="00AE1FDF"/>
    <w:rsid w:val="00AE3C35"/>
    <w:rsid w:val="00AF18C8"/>
    <w:rsid w:val="00AF1A33"/>
    <w:rsid w:val="00AF47E6"/>
    <w:rsid w:val="00B0081C"/>
    <w:rsid w:val="00B04EAE"/>
    <w:rsid w:val="00B106BE"/>
    <w:rsid w:val="00B12A4A"/>
    <w:rsid w:val="00B16977"/>
    <w:rsid w:val="00B17250"/>
    <w:rsid w:val="00B22623"/>
    <w:rsid w:val="00B33CAB"/>
    <w:rsid w:val="00B34CC0"/>
    <w:rsid w:val="00B478B8"/>
    <w:rsid w:val="00B5069E"/>
    <w:rsid w:val="00B5286F"/>
    <w:rsid w:val="00B714F6"/>
    <w:rsid w:val="00B75694"/>
    <w:rsid w:val="00B75FB6"/>
    <w:rsid w:val="00B90AED"/>
    <w:rsid w:val="00B90DE4"/>
    <w:rsid w:val="00BA018C"/>
    <w:rsid w:val="00BA6306"/>
    <w:rsid w:val="00BC3D56"/>
    <w:rsid w:val="00BC49ED"/>
    <w:rsid w:val="00BC64C7"/>
    <w:rsid w:val="00BD05AD"/>
    <w:rsid w:val="00BD731B"/>
    <w:rsid w:val="00BE0A7D"/>
    <w:rsid w:val="00BE22A2"/>
    <w:rsid w:val="00BE3BB7"/>
    <w:rsid w:val="00BE572E"/>
    <w:rsid w:val="00BF204D"/>
    <w:rsid w:val="00C0455C"/>
    <w:rsid w:val="00C05975"/>
    <w:rsid w:val="00C1729A"/>
    <w:rsid w:val="00C31628"/>
    <w:rsid w:val="00C34FE1"/>
    <w:rsid w:val="00C41E33"/>
    <w:rsid w:val="00C4281C"/>
    <w:rsid w:val="00C45849"/>
    <w:rsid w:val="00C53AC2"/>
    <w:rsid w:val="00C66D48"/>
    <w:rsid w:val="00C6730B"/>
    <w:rsid w:val="00C70BE5"/>
    <w:rsid w:val="00C71C04"/>
    <w:rsid w:val="00C80C85"/>
    <w:rsid w:val="00C81871"/>
    <w:rsid w:val="00C909FC"/>
    <w:rsid w:val="00C926FA"/>
    <w:rsid w:val="00C972E6"/>
    <w:rsid w:val="00CB25D2"/>
    <w:rsid w:val="00CB6725"/>
    <w:rsid w:val="00CD5670"/>
    <w:rsid w:val="00CE436E"/>
    <w:rsid w:val="00CE4706"/>
    <w:rsid w:val="00CE7402"/>
    <w:rsid w:val="00CF12EF"/>
    <w:rsid w:val="00CF1903"/>
    <w:rsid w:val="00D001C9"/>
    <w:rsid w:val="00D06260"/>
    <w:rsid w:val="00D069A0"/>
    <w:rsid w:val="00D07383"/>
    <w:rsid w:val="00D07532"/>
    <w:rsid w:val="00D12A16"/>
    <w:rsid w:val="00D17673"/>
    <w:rsid w:val="00D236D8"/>
    <w:rsid w:val="00D2761D"/>
    <w:rsid w:val="00D3040C"/>
    <w:rsid w:val="00D32FB4"/>
    <w:rsid w:val="00D36278"/>
    <w:rsid w:val="00D47103"/>
    <w:rsid w:val="00D61B5D"/>
    <w:rsid w:val="00D622BF"/>
    <w:rsid w:val="00D6442F"/>
    <w:rsid w:val="00D65E24"/>
    <w:rsid w:val="00D71611"/>
    <w:rsid w:val="00D74A6B"/>
    <w:rsid w:val="00D77DAB"/>
    <w:rsid w:val="00D96D61"/>
    <w:rsid w:val="00DA6F15"/>
    <w:rsid w:val="00DB127F"/>
    <w:rsid w:val="00DB4B52"/>
    <w:rsid w:val="00DB6B99"/>
    <w:rsid w:val="00DB7E6D"/>
    <w:rsid w:val="00DC18F5"/>
    <w:rsid w:val="00DC1AD8"/>
    <w:rsid w:val="00DC4C3D"/>
    <w:rsid w:val="00DE328A"/>
    <w:rsid w:val="00DE4645"/>
    <w:rsid w:val="00DF14F1"/>
    <w:rsid w:val="00DF6AD7"/>
    <w:rsid w:val="00E0133F"/>
    <w:rsid w:val="00E020AA"/>
    <w:rsid w:val="00E116A3"/>
    <w:rsid w:val="00E12FCA"/>
    <w:rsid w:val="00E138D4"/>
    <w:rsid w:val="00E17130"/>
    <w:rsid w:val="00E1745E"/>
    <w:rsid w:val="00E30BED"/>
    <w:rsid w:val="00E36B33"/>
    <w:rsid w:val="00E45EA9"/>
    <w:rsid w:val="00E5422A"/>
    <w:rsid w:val="00E56D45"/>
    <w:rsid w:val="00E57652"/>
    <w:rsid w:val="00E63FA1"/>
    <w:rsid w:val="00E66AD4"/>
    <w:rsid w:val="00E718E8"/>
    <w:rsid w:val="00E7708B"/>
    <w:rsid w:val="00E81841"/>
    <w:rsid w:val="00E85E79"/>
    <w:rsid w:val="00E90686"/>
    <w:rsid w:val="00E94707"/>
    <w:rsid w:val="00E97E29"/>
    <w:rsid w:val="00EA24A6"/>
    <w:rsid w:val="00EA6AF1"/>
    <w:rsid w:val="00EB1E68"/>
    <w:rsid w:val="00EC11F7"/>
    <w:rsid w:val="00EC4713"/>
    <w:rsid w:val="00EC549B"/>
    <w:rsid w:val="00ED1FAE"/>
    <w:rsid w:val="00EE0020"/>
    <w:rsid w:val="00EE251E"/>
    <w:rsid w:val="00EF4434"/>
    <w:rsid w:val="00F01C86"/>
    <w:rsid w:val="00F062D7"/>
    <w:rsid w:val="00F26292"/>
    <w:rsid w:val="00F27988"/>
    <w:rsid w:val="00F311A7"/>
    <w:rsid w:val="00F319E7"/>
    <w:rsid w:val="00F34702"/>
    <w:rsid w:val="00F35B29"/>
    <w:rsid w:val="00F36A43"/>
    <w:rsid w:val="00F41C87"/>
    <w:rsid w:val="00F52D48"/>
    <w:rsid w:val="00F7683B"/>
    <w:rsid w:val="00F771E0"/>
    <w:rsid w:val="00F80A78"/>
    <w:rsid w:val="00F913A9"/>
    <w:rsid w:val="00F95BF3"/>
    <w:rsid w:val="00FA1F42"/>
    <w:rsid w:val="00FA27B1"/>
    <w:rsid w:val="00FA5033"/>
    <w:rsid w:val="00FB6E87"/>
    <w:rsid w:val="00FB7D12"/>
    <w:rsid w:val="00FC0648"/>
    <w:rsid w:val="00FD16C5"/>
    <w:rsid w:val="00FD7D17"/>
    <w:rsid w:val="00FE47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69A0"/>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8E327F"/>
    <w:pPr>
      <w:tabs>
        <w:tab w:val="center" w:pos="4153"/>
        <w:tab w:val="right" w:pos="8306"/>
      </w:tabs>
      <w:snapToGrid w:val="0"/>
      <w:jc w:val="left"/>
    </w:pPr>
    <w:rPr>
      <w:sz w:val="18"/>
      <w:szCs w:val="18"/>
    </w:rPr>
  </w:style>
  <w:style w:type="character" w:customStyle="1" w:styleId="a7">
    <w:name w:val="页脚 字符"/>
    <w:basedOn w:val="a0"/>
    <w:link w:val="a6"/>
    <w:uiPriority w:val="99"/>
    <w:rsid w:val="008E327F"/>
    <w:rPr>
      <w:sz w:val="18"/>
      <w:szCs w:val="18"/>
    </w:rPr>
  </w:style>
  <w:style w:type="paragraph" w:styleId="a8">
    <w:name w:val="List Paragraph"/>
    <w:basedOn w:val="a"/>
    <w:uiPriority w:val="34"/>
    <w:qFormat/>
    <w:rsid w:val="003831C4"/>
    <w:pPr>
      <w:ind w:firstLineChars="200" w:firstLine="420"/>
    </w:pPr>
  </w:style>
  <w:style w:type="paragraph" w:customStyle="1" w:styleId="EndNoteBibliographyTitle">
    <w:name w:val="EndNote Bibliography Title"/>
    <w:basedOn w:val="a"/>
    <w:link w:val="EndNoteBibliographyTitle0"/>
    <w:rsid w:val="0063339C"/>
    <w:pPr>
      <w:jc w:val="center"/>
    </w:pPr>
    <w:rPr>
      <w:noProof/>
    </w:rPr>
  </w:style>
  <w:style w:type="character" w:customStyle="1" w:styleId="EndNoteBibliographyTitle0">
    <w:name w:val="EndNote Bibliography Title 字符"/>
    <w:basedOn w:val="a0"/>
    <w:link w:val="EndNoteBibliographyTitle"/>
    <w:rsid w:val="0063339C"/>
    <w:rPr>
      <w:noProof/>
    </w:rPr>
  </w:style>
  <w:style w:type="paragraph" w:customStyle="1" w:styleId="EndNoteBibliography">
    <w:name w:val="EndNote Bibliography"/>
    <w:basedOn w:val="a"/>
    <w:link w:val="EndNoteBibliography0"/>
    <w:rsid w:val="0063339C"/>
    <w:rPr>
      <w:noProof/>
    </w:rPr>
  </w:style>
  <w:style w:type="character" w:customStyle="1" w:styleId="EndNoteBibliography0">
    <w:name w:val="EndNote Bibliography 字符"/>
    <w:basedOn w:val="a0"/>
    <w:link w:val="EndNoteBibliography"/>
    <w:rsid w:val="0063339C"/>
    <w:rPr>
      <w:noProof/>
    </w:rPr>
  </w:style>
  <w:style w:type="paragraph" w:styleId="a9">
    <w:name w:val="Balloon Text"/>
    <w:basedOn w:val="a"/>
    <w:link w:val="aa"/>
    <w:uiPriority w:val="99"/>
    <w:semiHidden/>
    <w:unhideWhenUsed/>
    <w:rsid w:val="00260451"/>
    <w:rPr>
      <w:sz w:val="18"/>
      <w:szCs w:val="18"/>
    </w:rPr>
  </w:style>
  <w:style w:type="character" w:customStyle="1" w:styleId="aa">
    <w:name w:val="批注框文本 字符"/>
    <w:basedOn w:val="a0"/>
    <w:link w:val="a9"/>
    <w:uiPriority w:val="99"/>
    <w:semiHidden/>
    <w:rsid w:val="00260451"/>
    <w:rPr>
      <w:sz w:val="18"/>
      <w:szCs w:val="18"/>
    </w:rPr>
  </w:style>
  <w:style w:type="character" w:styleId="ab">
    <w:name w:val="line number"/>
    <w:basedOn w:val="a0"/>
    <w:uiPriority w:val="99"/>
    <w:semiHidden/>
    <w:unhideWhenUsed/>
    <w:rsid w:val="004E0780"/>
  </w:style>
  <w:style w:type="character" w:customStyle="1" w:styleId="20">
    <w:name w:val="未处理的提及2"/>
    <w:basedOn w:val="a0"/>
    <w:uiPriority w:val="99"/>
    <w:semiHidden/>
    <w:unhideWhenUsed/>
    <w:rsid w:val="00887A4D"/>
    <w:rPr>
      <w:color w:val="605E5C"/>
      <w:shd w:val="clear" w:color="auto" w:fill="E1DFDD"/>
    </w:rPr>
  </w:style>
  <w:style w:type="paragraph" w:styleId="ac">
    <w:name w:val="header"/>
    <w:basedOn w:val="a"/>
    <w:link w:val="ad"/>
    <w:uiPriority w:val="99"/>
    <w:semiHidden/>
    <w:unhideWhenUsed/>
    <w:rsid w:val="003E60A0"/>
    <w:pPr>
      <w:tabs>
        <w:tab w:val="center" w:pos="4680"/>
        <w:tab w:val="right" w:pos="9360"/>
      </w:tabs>
    </w:pPr>
  </w:style>
  <w:style w:type="character" w:customStyle="1" w:styleId="ad">
    <w:name w:val="页眉 字符"/>
    <w:basedOn w:val="a0"/>
    <w:link w:val="ac"/>
    <w:uiPriority w:val="99"/>
    <w:semiHidden/>
    <w:rsid w:val="003E60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850083">
      <w:bodyDiv w:val="1"/>
      <w:marLeft w:val="0"/>
      <w:marRight w:val="0"/>
      <w:marTop w:val="0"/>
      <w:marBottom w:val="0"/>
      <w:divBdr>
        <w:top w:val="none" w:sz="0" w:space="0" w:color="auto"/>
        <w:left w:val="none" w:sz="0" w:space="0" w:color="auto"/>
        <w:bottom w:val="none" w:sz="0" w:space="0" w:color="auto"/>
        <w:right w:val="none" w:sz="0" w:space="0" w:color="auto"/>
      </w:divBdr>
    </w:div>
    <w:div w:id="194776458">
      <w:bodyDiv w:val="1"/>
      <w:marLeft w:val="0"/>
      <w:marRight w:val="0"/>
      <w:marTop w:val="0"/>
      <w:marBottom w:val="0"/>
      <w:divBdr>
        <w:top w:val="none" w:sz="0" w:space="0" w:color="auto"/>
        <w:left w:val="none" w:sz="0" w:space="0" w:color="auto"/>
        <w:bottom w:val="none" w:sz="0" w:space="0" w:color="auto"/>
        <w:right w:val="none" w:sz="0" w:space="0" w:color="auto"/>
      </w:divBdr>
    </w:div>
    <w:div w:id="200829654">
      <w:bodyDiv w:val="1"/>
      <w:marLeft w:val="0"/>
      <w:marRight w:val="0"/>
      <w:marTop w:val="0"/>
      <w:marBottom w:val="0"/>
      <w:divBdr>
        <w:top w:val="none" w:sz="0" w:space="0" w:color="auto"/>
        <w:left w:val="none" w:sz="0" w:space="0" w:color="auto"/>
        <w:bottom w:val="none" w:sz="0" w:space="0" w:color="auto"/>
        <w:right w:val="none" w:sz="0" w:space="0" w:color="auto"/>
      </w:divBdr>
    </w:div>
    <w:div w:id="203058091">
      <w:bodyDiv w:val="1"/>
      <w:marLeft w:val="0"/>
      <w:marRight w:val="0"/>
      <w:marTop w:val="0"/>
      <w:marBottom w:val="0"/>
      <w:divBdr>
        <w:top w:val="none" w:sz="0" w:space="0" w:color="auto"/>
        <w:left w:val="none" w:sz="0" w:space="0" w:color="auto"/>
        <w:bottom w:val="none" w:sz="0" w:space="0" w:color="auto"/>
        <w:right w:val="none" w:sz="0" w:space="0" w:color="auto"/>
      </w:divBdr>
    </w:div>
    <w:div w:id="211578862">
      <w:bodyDiv w:val="1"/>
      <w:marLeft w:val="0"/>
      <w:marRight w:val="0"/>
      <w:marTop w:val="0"/>
      <w:marBottom w:val="0"/>
      <w:divBdr>
        <w:top w:val="none" w:sz="0" w:space="0" w:color="auto"/>
        <w:left w:val="none" w:sz="0" w:space="0" w:color="auto"/>
        <w:bottom w:val="none" w:sz="0" w:space="0" w:color="auto"/>
        <w:right w:val="none" w:sz="0" w:space="0" w:color="auto"/>
      </w:divBdr>
    </w:div>
    <w:div w:id="364988955">
      <w:bodyDiv w:val="1"/>
      <w:marLeft w:val="0"/>
      <w:marRight w:val="0"/>
      <w:marTop w:val="0"/>
      <w:marBottom w:val="0"/>
      <w:divBdr>
        <w:top w:val="none" w:sz="0" w:space="0" w:color="auto"/>
        <w:left w:val="none" w:sz="0" w:space="0" w:color="auto"/>
        <w:bottom w:val="none" w:sz="0" w:space="0" w:color="auto"/>
        <w:right w:val="none" w:sz="0" w:space="0" w:color="auto"/>
      </w:divBdr>
    </w:div>
    <w:div w:id="377514467">
      <w:bodyDiv w:val="1"/>
      <w:marLeft w:val="0"/>
      <w:marRight w:val="0"/>
      <w:marTop w:val="0"/>
      <w:marBottom w:val="0"/>
      <w:divBdr>
        <w:top w:val="none" w:sz="0" w:space="0" w:color="auto"/>
        <w:left w:val="none" w:sz="0" w:space="0" w:color="auto"/>
        <w:bottom w:val="none" w:sz="0" w:space="0" w:color="auto"/>
        <w:right w:val="none" w:sz="0" w:space="0" w:color="auto"/>
      </w:divBdr>
    </w:div>
    <w:div w:id="539980591">
      <w:bodyDiv w:val="1"/>
      <w:marLeft w:val="0"/>
      <w:marRight w:val="0"/>
      <w:marTop w:val="0"/>
      <w:marBottom w:val="0"/>
      <w:divBdr>
        <w:top w:val="none" w:sz="0" w:space="0" w:color="auto"/>
        <w:left w:val="none" w:sz="0" w:space="0" w:color="auto"/>
        <w:bottom w:val="none" w:sz="0" w:space="0" w:color="auto"/>
        <w:right w:val="none" w:sz="0" w:space="0" w:color="auto"/>
      </w:divBdr>
    </w:div>
    <w:div w:id="620189166">
      <w:bodyDiv w:val="1"/>
      <w:marLeft w:val="0"/>
      <w:marRight w:val="0"/>
      <w:marTop w:val="0"/>
      <w:marBottom w:val="0"/>
      <w:divBdr>
        <w:top w:val="none" w:sz="0" w:space="0" w:color="auto"/>
        <w:left w:val="none" w:sz="0" w:space="0" w:color="auto"/>
        <w:bottom w:val="none" w:sz="0" w:space="0" w:color="auto"/>
        <w:right w:val="none" w:sz="0" w:space="0" w:color="auto"/>
      </w:divBdr>
    </w:div>
    <w:div w:id="675809449">
      <w:bodyDiv w:val="1"/>
      <w:marLeft w:val="0"/>
      <w:marRight w:val="0"/>
      <w:marTop w:val="0"/>
      <w:marBottom w:val="0"/>
      <w:divBdr>
        <w:top w:val="none" w:sz="0" w:space="0" w:color="auto"/>
        <w:left w:val="none" w:sz="0" w:space="0" w:color="auto"/>
        <w:bottom w:val="none" w:sz="0" w:space="0" w:color="auto"/>
        <w:right w:val="none" w:sz="0" w:space="0" w:color="auto"/>
      </w:divBdr>
    </w:div>
    <w:div w:id="758601264">
      <w:bodyDiv w:val="1"/>
      <w:marLeft w:val="0"/>
      <w:marRight w:val="0"/>
      <w:marTop w:val="0"/>
      <w:marBottom w:val="0"/>
      <w:divBdr>
        <w:top w:val="none" w:sz="0" w:space="0" w:color="auto"/>
        <w:left w:val="none" w:sz="0" w:space="0" w:color="auto"/>
        <w:bottom w:val="none" w:sz="0" w:space="0" w:color="auto"/>
        <w:right w:val="none" w:sz="0" w:space="0" w:color="auto"/>
      </w:divBdr>
    </w:div>
    <w:div w:id="766853973">
      <w:bodyDiv w:val="1"/>
      <w:marLeft w:val="0"/>
      <w:marRight w:val="0"/>
      <w:marTop w:val="0"/>
      <w:marBottom w:val="0"/>
      <w:divBdr>
        <w:top w:val="none" w:sz="0" w:space="0" w:color="auto"/>
        <w:left w:val="none" w:sz="0" w:space="0" w:color="auto"/>
        <w:bottom w:val="none" w:sz="0" w:space="0" w:color="auto"/>
        <w:right w:val="none" w:sz="0" w:space="0" w:color="auto"/>
      </w:divBdr>
    </w:div>
    <w:div w:id="1071655139">
      <w:bodyDiv w:val="1"/>
      <w:marLeft w:val="0"/>
      <w:marRight w:val="0"/>
      <w:marTop w:val="0"/>
      <w:marBottom w:val="0"/>
      <w:divBdr>
        <w:top w:val="none" w:sz="0" w:space="0" w:color="auto"/>
        <w:left w:val="none" w:sz="0" w:space="0" w:color="auto"/>
        <w:bottom w:val="none" w:sz="0" w:space="0" w:color="auto"/>
        <w:right w:val="none" w:sz="0" w:space="0" w:color="auto"/>
      </w:divBdr>
    </w:div>
    <w:div w:id="1404791629">
      <w:bodyDiv w:val="1"/>
      <w:marLeft w:val="0"/>
      <w:marRight w:val="0"/>
      <w:marTop w:val="0"/>
      <w:marBottom w:val="0"/>
      <w:divBdr>
        <w:top w:val="none" w:sz="0" w:space="0" w:color="auto"/>
        <w:left w:val="none" w:sz="0" w:space="0" w:color="auto"/>
        <w:bottom w:val="none" w:sz="0" w:space="0" w:color="auto"/>
        <w:right w:val="none" w:sz="0" w:space="0" w:color="auto"/>
      </w:divBdr>
    </w:div>
    <w:div w:id="1437481062">
      <w:bodyDiv w:val="1"/>
      <w:marLeft w:val="0"/>
      <w:marRight w:val="0"/>
      <w:marTop w:val="0"/>
      <w:marBottom w:val="0"/>
      <w:divBdr>
        <w:top w:val="none" w:sz="0" w:space="0" w:color="auto"/>
        <w:left w:val="none" w:sz="0" w:space="0" w:color="auto"/>
        <w:bottom w:val="none" w:sz="0" w:space="0" w:color="auto"/>
        <w:right w:val="none" w:sz="0" w:space="0" w:color="auto"/>
      </w:divBdr>
    </w:div>
    <w:div w:id="1472482208">
      <w:bodyDiv w:val="1"/>
      <w:marLeft w:val="0"/>
      <w:marRight w:val="0"/>
      <w:marTop w:val="0"/>
      <w:marBottom w:val="0"/>
      <w:divBdr>
        <w:top w:val="none" w:sz="0" w:space="0" w:color="auto"/>
        <w:left w:val="none" w:sz="0" w:space="0" w:color="auto"/>
        <w:bottom w:val="none" w:sz="0" w:space="0" w:color="auto"/>
        <w:right w:val="none" w:sz="0" w:space="0" w:color="auto"/>
      </w:divBdr>
    </w:div>
    <w:div w:id="1540825594">
      <w:bodyDiv w:val="1"/>
      <w:marLeft w:val="0"/>
      <w:marRight w:val="0"/>
      <w:marTop w:val="0"/>
      <w:marBottom w:val="0"/>
      <w:divBdr>
        <w:top w:val="none" w:sz="0" w:space="0" w:color="auto"/>
        <w:left w:val="none" w:sz="0" w:space="0" w:color="auto"/>
        <w:bottom w:val="none" w:sz="0" w:space="0" w:color="auto"/>
        <w:right w:val="none" w:sz="0" w:space="0" w:color="auto"/>
      </w:divBdr>
    </w:div>
    <w:div w:id="1562712519">
      <w:bodyDiv w:val="1"/>
      <w:marLeft w:val="0"/>
      <w:marRight w:val="0"/>
      <w:marTop w:val="0"/>
      <w:marBottom w:val="0"/>
      <w:divBdr>
        <w:top w:val="none" w:sz="0" w:space="0" w:color="auto"/>
        <w:left w:val="none" w:sz="0" w:space="0" w:color="auto"/>
        <w:bottom w:val="none" w:sz="0" w:space="0" w:color="auto"/>
        <w:right w:val="none" w:sz="0" w:space="0" w:color="auto"/>
      </w:divBdr>
    </w:div>
    <w:div w:id="1618443045">
      <w:bodyDiv w:val="1"/>
      <w:marLeft w:val="0"/>
      <w:marRight w:val="0"/>
      <w:marTop w:val="0"/>
      <w:marBottom w:val="0"/>
      <w:divBdr>
        <w:top w:val="none" w:sz="0" w:space="0" w:color="auto"/>
        <w:left w:val="none" w:sz="0" w:space="0" w:color="auto"/>
        <w:bottom w:val="none" w:sz="0" w:space="0" w:color="auto"/>
        <w:right w:val="none" w:sz="0" w:space="0" w:color="auto"/>
      </w:divBdr>
    </w:div>
    <w:div w:id="1685399969">
      <w:bodyDiv w:val="1"/>
      <w:marLeft w:val="0"/>
      <w:marRight w:val="0"/>
      <w:marTop w:val="0"/>
      <w:marBottom w:val="0"/>
      <w:divBdr>
        <w:top w:val="none" w:sz="0" w:space="0" w:color="auto"/>
        <w:left w:val="none" w:sz="0" w:space="0" w:color="auto"/>
        <w:bottom w:val="none" w:sz="0" w:space="0" w:color="auto"/>
        <w:right w:val="none" w:sz="0" w:space="0" w:color="auto"/>
      </w:divBdr>
    </w:div>
    <w:div w:id="1829789595">
      <w:bodyDiv w:val="1"/>
      <w:marLeft w:val="0"/>
      <w:marRight w:val="0"/>
      <w:marTop w:val="0"/>
      <w:marBottom w:val="0"/>
      <w:divBdr>
        <w:top w:val="none" w:sz="0" w:space="0" w:color="auto"/>
        <w:left w:val="none" w:sz="0" w:space="0" w:color="auto"/>
        <w:bottom w:val="none" w:sz="0" w:space="0" w:color="auto"/>
        <w:right w:val="none" w:sz="0" w:space="0" w:color="auto"/>
      </w:divBdr>
    </w:div>
    <w:div w:id="1863322760">
      <w:bodyDiv w:val="1"/>
      <w:marLeft w:val="0"/>
      <w:marRight w:val="0"/>
      <w:marTop w:val="0"/>
      <w:marBottom w:val="0"/>
      <w:divBdr>
        <w:top w:val="none" w:sz="0" w:space="0" w:color="auto"/>
        <w:left w:val="none" w:sz="0" w:space="0" w:color="auto"/>
        <w:bottom w:val="none" w:sz="0" w:space="0" w:color="auto"/>
        <w:right w:val="none" w:sz="0" w:space="0" w:color="auto"/>
      </w:divBdr>
    </w:div>
    <w:div w:id="20691794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hiyiliu@whu.edu.c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nxiangCheng@whu.edu.c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96128208@qq.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020283020243@whu.edu.cn" TargetMode="External"/><Relationship Id="rId4" Type="http://schemas.openxmlformats.org/officeDocument/2006/relationships/settings" Target="settings.xml"/><Relationship Id="rId9" Type="http://schemas.openxmlformats.org/officeDocument/2006/relationships/hyperlink" Target="mailto:2020283020254@edu.c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9CB18-EF89-49DE-ACC1-46193B05B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424</Words>
  <Characters>3092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16T01:39:00Z</dcterms:created>
  <dcterms:modified xsi:type="dcterms:W3CDTF">2021-07-16T02:44:00Z</dcterms:modified>
</cp:coreProperties>
</file>